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2D6CE10" w14:textId="6A696F0B" w:rsidR="00777740" w:rsidRPr="00DD7C06" w:rsidRDefault="00981DC6" w:rsidP="00F672AD">
      <w:pPr>
        <w:spacing w:line="480" w:lineRule="auto"/>
        <w:outlineLvl w:val="0"/>
        <w:rPr>
          <w:rFonts w:ascii="Arial" w:hAnsi="Arial" w:cs="Arial"/>
          <w:b/>
          <w:bCs/>
        </w:rPr>
      </w:pPr>
      <w:r w:rsidRPr="00DD7C06">
        <w:rPr>
          <w:rFonts w:ascii="Arial" w:hAnsi="Arial" w:cs="Arial"/>
          <w:b/>
          <w:bCs/>
        </w:rPr>
        <w:t>Supplementary Material</w:t>
      </w:r>
      <w:r w:rsidR="009D7680" w:rsidRPr="00DD7C06">
        <w:rPr>
          <w:rFonts w:ascii="Arial" w:hAnsi="Arial" w:cs="Arial"/>
          <w:b/>
          <w:bCs/>
        </w:rPr>
        <w:t xml:space="preserve">: </w:t>
      </w:r>
      <w:r w:rsidR="00C72ADD" w:rsidRPr="00DD7C06">
        <w:rPr>
          <w:rFonts w:ascii="Arial" w:hAnsi="Arial" w:cs="Arial"/>
          <w:b/>
          <w:bCs/>
        </w:rPr>
        <w:t>Cluster Trajectory Evaluation</w:t>
      </w:r>
    </w:p>
    <w:p w14:paraId="17BAB978" w14:textId="592D4160" w:rsidR="004D162D" w:rsidRPr="00DD7C06" w:rsidRDefault="00777740" w:rsidP="00F672AD">
      <w:pPr>
        <w:spacing w:after="0" w:line="480" w:lineRule="auto"/>
        <w:rPr>
          <w:rFonts w:ascii="Arial" w:eastAsia="Times New Roman" w:hAnsi="Arial" w:cs="Arial"/>
          <w:color w:val="000000"/>
        </w:rPr>
      </w:pPr>
      <w:r w:rsidRPr="00DD7C06">
        <w:rPr>
          <w:rFonts w:ascii="Arial" w:eastAsia="Times New Roman" w:hAnsi="Arial" w:cs="Arial"/>
          <w:color w:val="000000"/>
        </w:rPr>
        <w:t xml:space="preserve">To evaluate the optimal number of cluster trajectories, we </w:t>
      </w:r>
      <w:r w:rsidR="004D162D" w:rsidRPr="00DD7C06">
        <w:rPr>
          <w:rFonts w:ascii="Arial" w:eastAsia="Times New Roman" w:hAnsi="Arial" w:cs="Arial"/>
          <w:color w:val="000000"/>
        </w:rPr>
        <w:t xml:space="preserve">assessed model fit by using </w:t>
      </w:r>
      <w:proofErr w:type="spellStart"/>
      <w:r w:rsidR="004D162D" w:rsidRPr="00DD7C06">
        <w:rPr>
          <w:rFonts w:ascii="Arial" w:eastAsia="Times New Roman" w:hAnsi="Arial" w:cs="Arial"/>
          <w:color w:val="000000"/>
        </w:rPr>
        <w:t>i</w:t>
      </w:r>
      <w:proofErr w:type="spellEnd"/>
      <w:r w:rsidR="004D162D" w:rsidRPr="00DD7C06">
        <w:rPr>
          <w:rFonts w:ascii="Arial" w:eastAsia="Times New Roman" w:hAnsi="Arial" w:cs="Arial"/>
          <w:color w:val="000000"/>
        </w:rPr>
        <w:t xml:space="preserve">) the Sum of Squared Error (SSE) within each cluster, ii) SSE between clusters, and iii) the Partitioning Around </w:t>
      </w:r>
      <w:proofErr w:type="spellStart"/>
      <w:r w:rsidR="004D162D" w:rsidRPr="00DD7C06">
        <w:rPr>
          <w:rFonts w:ascii="Arial" w:eastAsia="Times New Roman" w:hAnsi="Arial" w:cs="Arial"/>
          <w:color w:val="000000"/>
        </w:rPr>
        <w:t>Mediods</w:t>
      </w:r>
      <w:proofErr w:type="spellEnd"/>
      <w:r w:rsidR="004D162D" w:rsidRPr="00DD7C06">
        <w:rPr>
          <w:rFonts w:ascii="Arial" w:eastAsia="Times New Roman" w:hAnsi="Arial" w:cs="Arial"/>
          <w:color w:val="000000"/>
        </w:rPr>
        <w:t xml:space="preserve"> (PAM) method at baseline to measure how well individuals belong to a cluster trajectory and by using scree plots to visualize an “elbow,” or point representing the optimal number of clusters.</w:t>
      </w:r>
      <w:r w:rsidR="00BA070D" w:rsidRPr="00DD7C06">
        <w:rPr>
          <w:rFonts w:ascii="Arial" w:eastAsia="Times New Roman" w:hAnsi="Arial" w:cs="Arial"/>
          <w:color w:val="000000"/>
        </w:rPr>
        <w:t xml:space="preserve"> Each model was repeatedly fitted with the number of clusters increasing step-wise from 2 to 6 using maximum likelihood criterion, computed using the KmL3D algorithm.</w:t>
      </w:r>
    </w:p>
    <w:p w14:paraId="28CCB68E" w14:textId="77777777" w:rsidR="00777740" w:rsidRPr="00DD7C06" w:rsidRDefault="00777740" w:rsidP="00F672AD">
      <w:pPr>
        <w:spacing w:after="0" w:line="480" w:lineRule="auto"/>
        <w:rPr>
          <w:rFonts w:ascii="Arial" w:eastAsia="Times New Roman" w:hAnsi="Arial" w:cs="Arial"/>
        </w:rPr>
      </w:pPr>
    </w:p>
    <w:p w14:paraId="52A3F444" w14:textId="77777777" w:rsidR="009B6E91" w:rsidRPr="00DD7C06" w:rsidRDefault="009B6E91" w:rsidP="00F672AD">
      <w:pPr>
        <w:spacing w:after="0" w:line="480" w:lineRule="auto"/>
        <w:rPr>
          <w:rFonts w:ascii="Arial" w:eastAsia="Times New Roman" w:hAnsi="Arial" w:cs="Arial"/>
          <w:bCs/>
          <w:i/>
          <w:iCs/>
          <w:color w:val="000000"/>
        </w:rPr>
      </w:pPr>
      <w:r w:rsidRPr="00DD7C06">
        <w:rPr>
          <w:rFonts w:ascii="Arial" w:eastAsia="Times New Roman" w:hAnsi="Arial" w:cs="Arial"/>
          <w:bCs/>
          <w:i/>
          <w:iCs/>
          <w:color w:val="000000"/>
        </w:rPr>
        <w:t xml:space="preserve">The Sum of Squared Error (SSE) within each cluster </w:t>
      </w:r>
    </w:p>
    <w:p w14:paraId="63C9BF1A" w14:textId="0D828F59" w:rsidR="00777740" w:rsidRPr="00DD7C06" w:rsidRDefault="000162A1" w:rsidP="00F672AD">
      <w:pPr>
        <w:spacing w:after="0" w:line="480" w:lineRule="auto"/>
        <w:rPr>
          <w:rFonts w:ascii="Arial" w:eastAsia="Times New Roman" w:hAnsi="Arial" w:cs="Arial"/>
        </w:rPr>
      </w:pPr>
      <w:r w:rsidRPr="00DD7C06">
        <w:rPr>
          <w:rFonts w:ascii="Arial" w:eastAsia="Times New Roman" w:hAnsi="Arial" w:cs="Arial"/>
          <w:color w:val="000000"/>
        </w:rPr>
        <w:t xml:space="preserve">The </w:t>
      </w:r>
      <w:r w:rsidR="009B6E91" w:rsidRPr="00DD7C06">
        <w:rPr>
          <w:rFonts w:ascii="Arial" w:eastAsia="Times New Roman" w:hAnsi="Arial" w:cs="Arial"/>
          <w:color w:val="000000"/>
        </w:rPr>
        <w:t>SSE</w:t>
      </w:r>
      <w:r w:rsidR="00777740" w:rsidRPr="00DD7C06">
        <w:rPr>
          <w:rFonts w:ascii="Arial" w:eastAsia="Times New Roman" w:hAnsi="Arial" w:cs="Arial"/>
          <w:color w:val="000000"/>
        </w:rPr>
        <w:t xml:space="preserve"> within each cluster measure</w:t>
      </w:r>
      <w:r w:rsidR="00E30C16" w:rsidRPr="00DD7C06">
        <w:rPr>
          <w:rFonts w:ascii="Arial" w:eastAsia="Times New Roman" w:hAnsi="Arial" w:cs="Arial"/>
          <w:color w:val="000000"/>
        </w:rPr>
        <w:t xml:space="preserve">s </w:t>
      </w:r>
      <w:r w:rsidR="00777740" w:rsidRPr="00DD7C06">
        <w:rPr>
          <w:rFonts w:ascii="Arial" w:eastAsia="Times New Roman" w:hAnsi="Arial" w:cs="Arial"/>
          <w:color w:val="000000"/>
        </w:rPr>
        <w:t xml:space="preserve">how well individuals belong to a cluster trajectory (cohesiveness).   </w:t>
      </w:r>
      <w:r w:rsidR="00E30C16" w:rsidRPr="00DD7C06">
        <w:rPr>
          <w:rFonts w:ascii="Arial" w:eastAsia="Times New Roman" w:hAnsi="Arial" w:cs="Arial"/>
          <w:color w:val="000000"/>
        </w:rPr>
        <w:t xml:space="preserve">An obvious bend or “elbow” indicates the “optimal” number of clusters that fit the data. </w:t>
      </w:r>
      <w:r w:rsidR="00777740" w:rsidRPr="00DD7C06">
        <w:rPr>
          <w:rFonts w:ascii="Arial" w:eastAsia="Times New Roman" w:hAnsi="Arial" w:cs="Arial"/>
          <w:color w:val="000000"/>
        </w:rPr>
        <w:t xml:space="preserve">For </w:t>
      </w:r>
      <w:r w:rsidR="009B6E91" w:rsidRPr="00DD7C06">
        <w:rPr>
          <w:rFonts w:ascii="Arial" w:eastAsia="Times New Roman" w:hAnsi="Arial" w:cs="Arial"/>
          <w:color w:val="000000"/>
        </w:rPr>
        <w:t xml:space="preserve">both </w:t>
      </w:r>
      <w:r w:rsidR="00777740" w:rsidRPr="00DD7C06">
        <w:rPr>
          <w:rFonts w:ascii="Arial" w:eastAsia="Times New Roman" w:hAnsi="Arial" w:cs="Arial"/>
          <w:color w:val="000000"/>
        </w:rPr>
        <w:t>SANS-GAS</w:t>
      </w:r>
      <w:r w:rsidR="009B6E91" w:rsidRPr="00DD7C06">
        <w:rPr>
          <w:rFonts w:ascii="Arial" w:eastAsia="Times New Roman" w:hAnsi="Arial" w:cs="Arial"/>
          <w:color w:val="000000"/>
        </w:rPr>
        <w:t xml:space="preserve"> and SAPS-GAS</w:t>
      </w:r>
      <w:r w:rsidR="00777740" w:rsidRPr="00DD7C06">
        <w:rPr>
          <w:rFonts w:ascii="Arial" w:eastAsia="Times New Roman" w:hAnsi="Arial" w:cs="Arial"/>
          <w:color w:val="000000"/>
        </w:rPr>
        <w:t>, the optimal number of clusters appe</w:t>
      </w:r>
      <w:r w:rsidR="00F614BC" w:rsidRPr="00DD7C06">
        <w:rPr>
          <w:rFonts w:ascii="Arial" w:eastAsia="Times New Roman" w:hAnsi="Arial" w:cs="Arial"/>
          <w:color w:val="000000"/>
        </w:rPr>
        <w:t xml:space="preserve">ars to be 4, where there is an </w:t>
      </w:r>
      <w:r w:rsidR="00777740" w:rsidRPr="00DD7C06">
        <w:rPr>
          <w:rFonts w:ascii="Arial" w:eastAsia="Times New Roman" w:hAnsi="Arial" w:cs="Arial"/>
          <w:color w:val="000000"/>
        </w:rPr>
        <w:t>“elbow”</w:t>
      </w:r>
      <w:r w:rsidR="005C1939" w:rsidRPr="00DD7C06">
        <w:rPr>
          <w:rFonts w:ascii="Arial" w:eastAsia="Times New Roman" w:hAnsi="Arial" w:cs="Arial"/>
          <w:color w:val="000000"/>
        </w:rPr>
        <w:t xml:space="preserve"> (Figure S1a</w:t>
      </w:r>
      <w:r w:rsidR="009B6E91" w:rsidRPr="00DD7C06">
        <w:rPr>
          <w:rFonts w:ascii="Arial" w:eastAsia="Times New Roman" w:hAnsi="Arial" w:cs="Arial"/>
          <w:color w:val="000000"/>
        </w:rPr>
        <w:t xml:space="preserve"> &amp; b</w:t>
      </w:r>
      <w:r w:rsidR="005C1939" w:rsidRPr="00DD7C06">
        <w:rPr>
          <w:rFonts w:ascii="Arial" w:eastAsia="Times New Roman" w:hAnsi="Arial" w:cs="Arial"/>
          <w:color w:val="000000"/>
        </w:rPr>
        <w:t>)</w:t>
      </w:r>
      <w:r w:rsidR="00777740" w:rsidRPr="00DD7C06">
        <w:rPr>
          <w:rFonts w:ascii="Arial" w:eastAsia="Times New Roman" w:hAnsi="Arial" w:cs="Arial"/>
          <w:color w:val="000000"/>
        </w:rPr>
        <w:t>.  </w:t>
      </w:r>
    </w:p>
    <w:p w14:paraId="4DB5316B" w14:textId="77777777" w:rsidR="00777740" w:rsidRPr="00DD7C06" w:rsidRDefault="00777740" w:rsidP="00F672AD">
      <w:pPr>
        <w:spacing w:after="0" w:line="480" w:lineRule="auto"/>
        <w:rPr>
          <w:rFonts w:ascii="Arial" w:eastAsia="Times New Roman" w:hAnsi="Arial" w:cs="Arial"/>
        </w:rPr>
      </w:pPr>
    </w:p>
    <w:p w14:paraId="3F0DF1A4" w14:textId="3C4A2534" w:rsidR="000162A1" w:rsidRPr="00DD7C06" w:rsidRDefault="000162A1" w:rsidP="00F672AD">
      <w:pPr>
        <w:spacing w:after="0" w:line="480" w:lineRule="auto"/>
        <w:rPr>
          <w:rFonts w:ascii="Arial" w:eastAsia="Times New Roman" w:hAnsi="Arial" w:cs="Arial"/>
          <w:bCs/>
          <w:i/>
          <w:iCs/>
          <w:color w:val="000000"/>
        </w:rPr>
      </w:pPr>
      <w:r w:rsidRPr="00DD7C06">
        <w:rPr>
          <w:rFonts w:ascii="Arial" w:eastAsia="Times New Roman" w:hAnsi="Arial" w:cs="Arial"/>
          <w:bCs/>
          <w:i/>
          <w:iCs/>
          <w:color w:val="000000"/>
        </w:rPr>
        <w:t xml:space="preserve">The Sum of Squared Error (SSE) between clusters </w:t>
      </w:r>
    </w:p>
    <w:p w14:paraId="63A9DB28" w14:textId="1AADB6A8" w:rsidR="000162A1" w:rsidRPr="00DD7C06" w:rsidRDefault="00777740" w:rsidP="00F672AD">
      <w:pPr>
        <w:spacing w:after="0" w:line="480" w:lineRule="auto"/>
        <w:rPr>
          <w:rFonts w:ascii="Arial" w:eastAsia="Times New Roman" w:hAnsi="Arial" w:cs="Arial"/>
          <w:color w:val="000000"/>
        </w:rPr>
      </w:pPr>
      <w:r w:rsidRPr="00DD7C06">
        <w:rPr>
          <w:rFonts w:ascii="Arial" w:eastAsia="Times New Roman" w:hAnsi="Arial" w:cs="Arial"/>
          <w:color w:val="000000"/>
        </w:rPr>
        <w:t>The SSE between clusters ascertains how well the clusters are separated, and this number is to be maximized.  </w:t>
      </w:r>
      <w:r w:rsidR="000162A1" w:rsidRPr="00DD7C06">
        <w:rPr>
          <w:rFonts w:ascii="Arial" w:eastAsia="Times New Roman" w:hAnsi="Arial" w:cs="Arial"/>
          <w:color w:val="000000"/>
        </w:rPr>
        <w:t xml:space="preserve">For </w:t>
      </w:r>
      <w:r w:rsidRPr="00DD7C06">
        <w:rPr>
          <w:rFonts w:ascii="Arial" w:eastAsia="Times New Roman" w:hAnsi="Arial" w:cs="Arial"/>
          <w:color w:val="000000"/>
        </w:rPr>
        <w:t xml:space="preserve">SANS-GAS, the cluster SSE between increases with </w:t>
      </w:r>
      <w:r w:rsidR="000162A1" w:rsidRPr="00DD7C06">
        <w:rPr>
          <w:rFonts w:ascii="Arial" w:eastAsia="Times New Roman" w:hAnsi="Arial" w:cs="Arial"/>
          <w:color w:val="000000"/>
        </w:rPr>
        <w:t>the number of clusters (Figure S1</w:t>
      </w:r>
      <w:r w:rsidRPr="00DD7C06">
        <w:rPr>
          <w:rFonts w:ascii="Arial" w:eastAsia="Times New Roman" w:hAnsi="Arial" w:cs="Arial"/>
          <w:color w:val="000000"/>
        </w:rPr>
        <w:t>c).  </w:t>
      </w:r>
      <w:r w:rsidR="000162A1" w:rsidRPr="00DD7C06">
        <w:rPr>
          <w:rFonts w:ascii="Arial" w:eastAsia="Times New Roman" w:hAnsi="Arial" w:cs="Arial"/>
          <w:color w:val="000000"/>
        </w:rPr>
        <w:t xml:space="preserve">For </w:t>
      </w:r>
      <w:r w:rsidRPr="00DD7C06">
        <w:rPr>
          <w:rFonts w:ascii="Arial" w:eastAsia="Times New Roman" w:hAnsi="Arial" w:cs="Arial"/>
          <w:color w:val="000000"/>
        </w:rPr>
        <w:t xml:space="preserve">SAPS-GAS </w:t>
      </w:r>
      <w:r w:rsidR="000162A1" w:rsidRPr="00DD7C06">
        <w:rPr>
          <w:rFonts w:ascii="Arial" w:eastAsia="Times New Roman" w:hAnsi="Arial" w:cs="Arial"/>
          <w:color w:val="000000"/>
        </w:rPr>
        <w:t>the optimal number of clusters appears to be 4 (</w:t>
      </w:r>
      <w:r w:rsidR="003922F2" w:rsidRPr="00DD7C06">
        <w:rPr>
          <w:rFonts w:ascii="Arial" w:eastAsia="Times New Roman" w:hAnsi="Arial" w:cs="Arial"/>
          <w:color w:val="000000"/>
        </w:rPr>
        <w:t>Figure</w:t>
      </w:r>
      <w:r w:rsidR="000162A1" w:rsidRPr="00DD7C06">
        <w:rPr>
          <w:rFonts w:ascii="Arial" w:eastAsia="Times New Roman" w:hAnsi="Arial" w:cs="Arial"/>
          <w:color w:val="000000"/>
        </w:rPr>
        <w:t xml:space="preserve"> </w:t>
      </w:r>
      <w:r w:rsidR="003922F2" w:rsidRPr="00DD7C06">
        <w:rPr>
          <w:rFonts w:ascii="Arial" w:eastAsia="Times New Roman" w:hAnsi="Arial" w:cs="Arial"/>
          <w:color w:val="000000"/>
        </w:rPr>
        <w:t>S</w:t>
      </w:r>
      <w:r w:rsidR="000162A1" w:rsidRPr="00DD7C06">
        <w:rPr>
          <w:rFonts w:ascii="Arial" w:eastAsia="Times New Roman" w:hAnsi="Arial" w:cs="Arial"/>
          <w:color w:val="000000"/>
        </w:rPr>
        <w:t>1</w:t>
      </w:r>
      <w:r w:rsidRPr="00DD7C06">
        <w:rPr>
          <w:rFonts w:ascii="Arial" w:eastAsia="Times New Roman" w:hAnsi="Arial" w:cs="Arial"/>
          <w:color w:val="000000"/>
        </w:rPr>
        <w:t>d).</w:t>
      </w:r>
    </w:p>
    <w:p w14:paraId="11EC5C62" w14:textId="77777777" w:rsidR="00684879" w:rsidRPr="00DD7C06" w:rsidRDefault="00684879" w:rsidP="00F672AD">
      <w:pPr>
        <w:spacing w:after="0" w:line="480" w:lineRule="auto"/>
        <w:rPr>
          <w:rFonts w:ascii="Arial" w:eastAsia="Times New Roman" w:hAnsi="Arial" w:cs="Arial"/>
          <w:color w:val="000000"/>
        </w:rPr>
      </w:pPr>
    </w:p>
    <w:p w14:paraId="0A58E152" w14:textId="7EF5E9B1" w:rsidR="000E29DA" w:rsidRPr="00DD7C06" w:rsidRDefault="00580BE6" w:rsidP="00F672AD">
      <w:pPr>
        <w:spacing w:after="0" w:line="480" w:lineRule="auto"/>
        <w:rPr>
          <w:rFonts w:ascii="Arial" w:eastAsia="Times New Roman" w:hAnsi="Arial" w:cs="Arial"/>
          <w:color w:val="000000"/>
        </w:rPr>
      </w:pPr>
      <w:r w:rsidRPr="00DD7C06">
        <w:rPr>
          <w:rFonts w:ascii="Arial" w:eastAsia="Times New Roman" w:hAnsi="Arial" w:cs="Arial"/>
          <w:color w:val="000000"/>
        </w:rPr>
        <w:t xml:space="preserve">Figure S1. Results of SSE within </w:t>
      </w:r>
      <w:r w:rsidR="00EB26FC" w:rsidRPr="00DD7C06">
        <w:rPr>
          <w:rFonts w:ascii="Arial" w:eastAsia="Times New Roman" w:hAnsi="Arial" w:cs="Arial"/>
          <w:color w:val="000000"/>
        </w:rPr>
        <w:t xml:space="preserve">each cluster (Top) </w:t>
      </w:r>
      <w:r w:rsidRPr="00DD7C06">
        <w:rPr>
          <w:rFonts w:ascii="Arial" w:eastAsia="Times New Roman" w:hAnsi="Arial" w:cs="Arial"/>
          <w:color w:val="000000"/>
        </w:rPr>
        <w:t xml:space="preserve">and </w:t>
      </w:r>
      <w:r w:rsidR="00EB26FC" w:rsidRPr="00DD7C06">
        <w:rPr>
          <w:rFonts w:ascii="Arial" w:eastAsia="Times New Roman" w:hAnsi="Arial" w:cs="Arial"/>
          <w:color w:val="000000"/>
        </w:rPr>
        <w:t xml:space="preserve">SSE </w:t>
      </w:r>
      <w:r w:rsidRPr="00DD7C06">
        <w:rPr>
          <w:rFonts w:ascii="Arial" w:eastAsia="Times New Roman" w:hAnsi="Arial" w:cs="Arial"/>
          <w:color w:val="000000"/>
        </w:rPr>
        <w:t>between cluster</w:t>
      </w:r>
      <w:r w:rsidR="00EB26FC" w:rsidRPr="00DD7C06">
        <w:rPr>
          <w:rFonts w:ascii="Arial" w:eastAsia="Times New Roman" w:hAnsi="Arial" w:cs="Arial"/>
          <w:color w:val="000000"/>
        </w:rPr>
        <w:t>s (Bottom)</w:t>
      </w:r>
      <w:r w:rsidRPr="00DD7C06">
        <w:rPr>
          <w:rFonts w:ascii="Arial" w:eastAsia="Times New Roman" w:hAnsi="Arial" w:cs="Arial"/>
          <w:color w:val="000000"/>
        </w:rPr>
        <w:t xml:space="preserve"> plots</w:t>
      </w:r>
    </w:p>
    <w:p w14:paraId="1A541FB8" w14:textId="77777777" w:rsidR="00383E81" w:rsidRPr="00DD7C06" w:rsidRDefault="00383E81" w:rsidP="00F672AD">
      <w:pPr>
        <w:spacing w:after="0" w:line="480" w:lineRule="auto"/>
        <w:rPr>
          <w:rFonts w:ascii="Arial" w:eastAsia="Times New Roman" w:hAnsi="Arial" w:cs="Arial"/>
          <w:color w:val="000000"/>
        </w:rPr>
      </w:pPr>
    </w:p>
    <w:p w14:paraId="0EC8D012" w14:textId="72775726" w:rsidR="000E29DA" w:rsidRPr="00DD7C06" w:rsidRDefault="00AF3E33" w:rsidP="00F672AD">
      <w:pPr>
        <w:spacing w:after="0" w:line="480" w:lineRule="auto"/>
        <w:rPr>
          <w:rFonts w:ascii="Arial" w:eastAsia="Times New Roman" w:hAnsi="Arial" w:cs="Arial"/>
        </w:rPr>
      </w:pPr>
      <w:r w:rsidRPr="00DD7C06">
        <w:rPr>
          <w:rFonts w:ascii="Arial" w:eastAsia="Times New Roman" w:hAnsi="Arial" w:cs="Arial"/>
          <w:noProof/>
          <w:lang w:eastAsia="zh-CN"/>
        </w:rPr>
        <w:lastRenderedPageBreak/>
        <w:drawing>
          <wp:inline distT="0" distB="0" distL="0" distR="0" wp14:anchorId="67573CF8" wp14:editId="68AE4291">
            <wp:extent cx="5943600" cy="3980815"/>
            <wp:effectExtent l="0" t="0" r="0" b="6985"/>
            <wp:docPr id="44" name="Picture 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4" name="PittsburghFEP_MS_Suppl_Fig1.pdf"/>
                    <pic:cNvPicPr/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9808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405B61" w14:textId="77777777" w:rsidR="00777740" w:rsidRPr="00DD7C06" w:rsidRDefault="00777740" w:rsidP="00F672AD">
      <w:pPr>
        <w:spacing w:after="0" w:line="480" w:lineRule="auto"/>
        <w:rPr>
          <w:rFonts w:ascii="Arial" w:eastAsia="Times New Roman" w:hAnsi="Arial" w:cs="Arial"/>
        </w:rPr>
      </w:pPr>
    </w:p>
    <w:p w14:paraId="757E861F" w14:textId="77777777" w:rsidR="00684879" w:rsidRPr="00DD7C06" w:rsidRDefault="00684879" w:rsidP="00F672AD">
      <w:pPr>
        <w:spacing w:after="0" w:line="480" w:lineRule="auto"/>
        <w:rPr>
          <w:rFonts w:ascii="Arial" w:eastAsia="Times New Roman" w:hAnsi="Arial" w:cs="Arial"/>
          <w:i/>
          <w:color w:val="000000"/>
        </w:rPr>
      </w:pPr>
    </w:p>
    <w:p w14:paraId="50B317B4" w14:textId="65EC67AD" w:rsidR="00777740" w:rsidRPr="00DD7C06" w:rsidRDefault="00E10928" w:rsidP="00F672AD">
      <w:pPr>
        <w:spacing w:after="0" w:line="480" w:lineRule="auto"/>
        <w:rPr>
          <w:rFonts w:ascii="Arial" w:eastAsia="Times New Roman" w:hAnsi="Arial" w:cs="Arial"/>
          <w:i/>
        </w:rPr>
      </w:pPr>
      <w:r w:rsidRPr="00DD7C06">
        <w:rPr>
          <w:rFonts w:ascii="Arial" w:eastAsia="Times New Roman" w:hAnsi="Arial" w:cs="Arial"/>
          <w:i/>
          <w:color w:val="000000"/>
        </w:rPr>
        <w:t xml:space="preserve">Partitioning Around </w:t>
      </w:r>
      <w:proofErr w:type="spellStart"/>
      <w:r w:rsidRPr="00DD7C06">
        <w:rPr>
          <w:rFonts w:ascii="Arial" w:eastAsia="Times New Roman" w:hAnsi="Arial" w:cs="Arial"/>
          <w:i/>
          <w:color w:val="000000"/>
        </w:rPr>
        <w:t>Mediods</w:t>
      </w:r>
      <w:proofErr w:type="spellEnd"/>
      <w:r w:rsidRPr="00DD7C06">
        <w:rPr>
          <w:rFonts w:ascii="Arial" w:eastAsia="Times New Roman" w:hAnsi="Arial" w:cs="Arial"/>
          <w:i/>
          <w:color w:val="000000"/>
        </w:rPr>
        <w:t xml:space="preserve"> (PAM) clustering</w:t>
      </w:r>
    </w:p>
    <w:p w14:paraId="40806C35" w14:textId="3B67A3F6" w:rsidR="00777740" w:rsidRPr="00DD7C06" w:rsidRDefault="00E10928" w:rsidP="00F672AD">
      <w:pPr>
        <w:spacing w:after="0" w:line="480" w:lineRule="auto"/>
        <w:rPr>
          <w:rFonts w:ascii="Arial" w:eastAsia="Times New Roman" w:hAnsi="Arial" w:cs="Arial"/>
          <w:color w:val="000000"/>
        </w:rPr>
      </w:pPr>
      <w:r w:rsidRPr="00DD7C06">
        <w:rPr>
          <w:rFonts w:ascii="Arial" w:eastAsia="Times New Roman" w:hAnsi="Arial" w:cs="Arial"/>
          <w:color w:val="000000"/>
        </w:rPr>
        <w:t>PAM</w:t>
      </w:r>
      <w:r w:rsidR="00777740" w:rsidRPr="00DD7C06">
        <w:rPr>
          <w:rFonts w:ascii="Arial" w:eastAsia="Times New Roman" w:hAnsi="Arial" w:cs="Arial"/>
          <w:color w:val="000000"/>
        </w:rPr>
        <w:t xml:space="preserve"> clustering</w:t>
      </w:r>
      <w:r w:rsidRPr="00DD7C06">
        <w:rPr>
          <w:rFonts w:ascii="Arial" w:eastAsia="Times New Roman" w:hAnsi="Arial" w:cs="Arial"/>
          <w:color w:val="000000"/>
        </w:rPr>
        <w:t xml:space="preserve"> analysis </w:t>
      </w:r>
      <w:r w:rsidR="00777740" w:rsidRPr="00DD7C06">
        <w:rPr>
          <w:rFonts w:ascii="Arial" w:eastAsia="Times New Roman" w:hAnsi="Arial" w:cs="Arial"/>
          <w:color w:val="000000"/>
        </w:rPr>
        <w:t xml:space="preserve">chooses actual data points as </w:t>
      </w:r>
      <w:proofErr w:type="spellStart"/>
      <w:r w:rsidR="00777740" w:rsidRPr="00DD7C06">
        <w:rPr>
          <w:rFonts w:ascii="Arial" w:eastAsia="Times New Roman" w:hAnsi="Arial" w:cs="Arial"/>
          <w:color w:val="000000"/>
        </w:rPr>
        <w:t>medioid</w:t>
      </w:r>
      <w:proofErr w:type="spellEnd"/>
      <w:r w:rsidR="00777740" w:rsidRPr="00DD7C06">
        <w:rPr>
          <w:rFonts w:ascii="Arial" w:eastAsia="Times New Roman" w:hAnsi="Arial" w:cs="Arial"/>
          <w:color w:val="000000"/>
        </w:rPr>
        <w:t xml:space="preserve"> centers, and works with an arbitrary distance matrix</w:t>
      </w:r>
      <w:r w:rsidR="004E1F26" w:rsidRPr="00DD7C06">
        <w:rPr>
          <w:rFonts w:ascii="Arial" w:eastAsia="Times New Roman" w:hAnsi="Arial" w:cs="Arial"/>
          <w:color w:val="000000"/>
        </w:rPr>
        <w:t xml:space="preserve"> </w:t>
      </w:r>
      <w:r w:rsidR="00C03869" w:rsidRPr="00DD7C06">
        <w:rPr>
          <w:rFonts w:ascii="Arial" w:eastAsia="Times New Roman" w:hAnsi="Arial" w:cs="Arial"/>
          <w:color w:val="000000"/>
        </w:rPr>
        <w:fldChar w:fldCharType="begin"/>
      </w:r>
      <w:r w:rsidR="00C03869" w:rsidRPr="00DD7C06">
        <w:rPr>
          <w:rFonts w:ascii="Arial" w:eastAsia="Times New Roman" w:hAnsi="Arial" w:cs="Arial"/>
          <w:color w:val="000000"/>
        </w:rPr>
        <w:instrText xml:space="preserve"> ADDIN EN.CITE &lt;EndNote&gt;&lt;Cite&gt;&lt;Author&gt;Kaufman&lt;/Author&gt;&lt;Year&gt;1987&lt;/Year&gt;&lt;RecNum&gt;2958&lt;/RecNum&gt;&lt;DisplayText&gt;(Kaufman and Rousseeuw, 1987)&lt;/DisplayText&gt;&lt;record&gt;&lt;rec-number&gt;2958&lt;/rec-number&gt;&lt;foreign-keys&gt;&lt;key app="EN" db-id="25vwr2wwat2rd1eszwaxw9ro5025xvfervse" timestamp="1505428149"&gt;2958&lt;/key&gt;&lt;/foreign-keys&gt;&lt;ref-type name="Book Section"&gt;5&lt;/ref-type&gt;&lt;contributors&gt;&lt;authors&gt;&lt;author&gt;Kaufman, L. &lt;/author&gt;&lt;author&gt;Rousseeuw, P. J.&lt;/author&gt;&lt;/authors&gt;&lt;secondary-authors&gt;&lt;author&gt;Dodge, Y.&lt;/author&gt;&lt;/secondary-authors&gt;&lt;/contributors&gt;&lt;titles&gt;&lt;title&gt;Clustering by means of Medoids&lt;/title&gt;&lt;secondary-title&gt;Statistical Data Analysis Based on the L1-Norm and Related Methods&lt;/secondary-title&gt;&lt;/titles&gt;&lt;pages&gt;405-416&lt;/pages&gt;&lt;dates&gt;&lt;year&gt;1987&lt;/year&gt;&lt;/dates&gt;&lt;pub-location&gt;North-Holland&lt;/pub-location&gt;&lt;publisher&gt;Birkhäuser&lt;/publisher&gt;&lt;urls&gt;&lt;/urls&gt;&lt;/record&gt;&lt;/Cite&gt;&lt;/EndNote&gt;</w:instrText>
      </w:r>
      <w:r w:rsidR="00C03869" w:rsidRPr="00DD7C06">
        <w:rPr>
          <w:rFonts w:ascii="Arial" w:eastAsia="Times New Roman" w:hAnsi="Arial" w:cs="Arial"/>
          <w:color w:val="000000"/>
        </w:rPr>
        <w:fldChar w:fldCharType="separate"/>
      </w:r>
      <w:r w:rsidR="00C03869" w:rsidRPr="00DD7C06">
        <w:rPr>
          <w:rFonts w:ascii="Arial" w:eastAsia="Times New Roman" w:hAnsi="Arial" w:cs="Arial"/>
          <w:noProof/>
          <w:color w:val="000000"/>
        </w:rPr>
        <w:t>(Kaufman and Rousseeuw, 1987)</w:t>
      </w:r>
      <w:r w:rsidR="00C03869" w:rsidRPr="00DD7C06">
        <w:rPr>
          <w:rFonts w:ascii="Arial" w:eastAsia="Times New Roman" w:hAnsi="Arial" w:cs="Arial"/>
          <w:color w:val="000000"/>
        </w:rPr>
        <w:fldChar w:fldCharType="end"/>
      </w:r>
      <w:r w:rsidR="00C03869" w:rsidRPr="00DD7C06">
        <w:rPr>
          <w:rFonts w:ascii="Arial" w:eastAsia="Times New Roman" w:hAnsi="Arial" w:cs="Arial"/>
          <w:color w:val="000000"/>
        </w:rPr>
        <w:t>.</w:t>
      </w:r>
      <w:r w:rsidR="00777740" w:rsidRPr="00DD7C06">
        <w:rPr>
          <w:rFonts w:ascii="Arial" w:eastAsia="Times New Roman" w:hAnsi="Arial" w:cs="Arial"/>
          <w:color w:val="000000"/>
        </w:rPr>
        <w:t xml:space="preserve">  PAM clustering for SANS-GAS at baseline indicates </w:t>
      </w:r>
      <w:r w:rsidR="00C03869" w:rsidRPr="00DD7C06">
        <w:rPr>
          <w:rFonts w:ascii="Arial" w:eastAsia="Times New Roman" w:hAnsi="Arial" w:cs="Arial"/>
          <w:color w:val="000000"/>
        </w:rPr>
        <w:t>the optimal number of clusters is 4</w:t>
      </w:r>
      <w:r w:rsidR="00777740" w:rsidRPr="00DD7C06">
        <w:rPr>
          <w:rFonts w:ascii="Arial" w:eastAsia="Times New Roman" w:hAnsi="Arial" w:cs="Arial"/>
          <w:color w:val="000000"/>
        </w:rPr>
        <w:t>. Likewise</w:t>
      </w:r>
      <w:r w:rsidR="0087578E" w:rsidRPr="00DD7C06">
        <w:rPr>
          <w:rFonts w:ascii="Arial" w:eastAsia="Times New Roman" w:hAnsi="Arial" w:cs="Arial"/>
          <w:color w:val="000000"/>
        </w:rPr>
        <w:t>,</w:t>
      </w:r>
      <w:r w:rsidR="00777740" w:rsidRPr="00DD7C06">
        <w:rPr>
          <w:rFonts w:ascii="Arial" w:eastAsia="Times New Roman" w:hAnsi="Arial" w:cs="Arial"/>
          <w:color w:val="000000"/>
        </w:rPr>
        <w:t xml:space="preserve"> for SAPS-GAS, PAM calculates 4 clusters </w:t>
      </w:r>
      <w:r w:rsidR="00C03869" w:rsidRPr="00DD7C06">
        <w:rPr>
          <w:rFonts w:ascii="Arial" w:eastAsia="Times New Roman" w:hAnsi="Arial" w:cs="Arial"/>
          <w:color w:val="000000"/>
        </w:rPr>
        <w:t>are the optimal number of clusters (Figure S2)</w:t>
      </w:r>
      <w:r w:rsidR="008A78DB" w:rsidRPr="00DD7C06">
        <w:rPr>
          <w:rFonts w:ascii="Arial" w:eastAsia="Times New Roman" w:hAnsi="Arial" w:cs="Arial"/>
          <w:color w:val="000000"/>
        </w:rPr>
        <w:t>.</w:t>
      </w:r>
      <w:r w:rsidR="00AF3E33" w:rsidRPr="00DD7C06">
        <w:rPr>
          <w:rFonts w:ascii="Arial" w:eastAsia="Times New Roman" w:hAnsi="Arial" w:cs="Arial"/>
          <w:color w:val="000000"/>
        </w:rPr>
        <w:t xml:space="preserve"> </w:t>
      </w:r>
      <w:r w:rsidR="00C716F0" w:rsidRPr="00DD7C06">
        <w:rPr>
          <w:rFonts w:ascii="Arial" w:eastAsia="Times New Roman" w:hAnsi="Arial" w:cs="Arial"/>
          <w:color w:val="000000"/>
        </w:rPr>
        <w:t> </w:t>
      </w:r>
    </w:p>
    <w:p w14:paraId="1BCBD576" w14:textId="77777777" w:rsidR="00580BE6" w:rsidRPr="00DD7C06" w:rsidRDefault="00580BE6" w:rsidP="00F672AD">
      <w:pPr>
        <w:spacing w:after="0" w:line="480" w:lineRule="auto"/>
        <w:rPr>
          <w:rFonts w:ascii="Arial" w:eastAsia="Times New Roman" w:hAnsi="Arial" w:cs="Arial"/>
          <w:color w:val="000000"/>
        </w:rPr>
      </w:pPr>
    </w:p>
    <w:p w14:paraId="75C8CA15" w14:textId="7EF65CAB" w:rsidR="00580BE6" w:rsidRPr="00DD7C06" w:rsidRDefault="00580BE6" w:rsidP="00F672AD">
      <w:pPr>
        <w:spacing w:after="0" w:line="480" w:lineRule="auto"/>
        <w:rPr>
          <w:rFonts w:ascii="Arial" w:eastAsia="Times New Roman" w:hAnsi="Arial" w:cs="Arial"/>
          <w:color w:val="000000"/>
        </w:rPr>
      </w:pPr>
      <w:r w:rsidRPr="00DD7C06">
        <w:rPr>
          <w:rFonts w:ascii="Arial" w:eastAsia="Times New Roman" w:hAnsi="Arial" w:cs="Arial"/>
          <w:color w:val="000000"/>
        </w:rPr>
        <w:t>Figure S2.</w:t>
      </w:r>
      <w:r w:rsidR="00383E81" w:rsidRPr="00DD7C06">
        <w:rPr>
          <w:rFonts w:ascii="Arial" w:eastAsia="Times New Roman" w:hAnsi="Arial" w:cs="Arial"/>
          <w:color w:val="000000"/>
        </w:rPr>
        <w:t xml:space="preserve"> Results of PAM analysis plots</w:t>
      </w:r>
    </w:p>
    <w:p w14:paraId="003CA140" w14:textId="77777777" w:rsidR="00AF3E33" w:rsidRPr="00DD7C06" w:rsidRDefault="00AF3E33" w:rsidP="00F672AD">
      <w:pPr>
        <w:spacing w:after="0" w:line="480" w:lineRule="auto"/>
        <w:rPr>
          <w:rFonts w:ascii="Arial" w:eastAsia="Times New Roman" w:hAnsi="Arial" w:cs="Arial"/>
          <w:color w:val="000000"/>
        </w:rPr>
      </w:pPr>
    </w:p>
    <w:p w14:paraId="06058543" w14:textId="587996D3" w:rsidR="00AF3E33" w:rsidRPr="00DD7C06" w:rsidRDefault="00AF3E33" w:rsidP="00F672AD">
      <w:pPr>
        <w:spacing w:after="0" w:line="480" w:lineRule="auto"/>
        <w:rPr>
          <w:rFonts w:ascii="Arial" w:eastAsia="Times New Roman" w:hAnsi="Arial" w:cs="Arial"/>
        </w:rPr>
      </w:pPr>
      <w:r w:rsidRPr="00DD7C06">
        <w:rPr>
          <w:rFonts w:ascii="Arial" w:eastAsia="Times New Roman" w:hAnsi="Arial" w:cs="Arial"/>
          <w:noProof/>
          <w:lang w:eastAsia="zh-CN"/>
        </w:rPr>
        <w:lastRenderedPageBreak/>
        <w:drawing>
          <wp:inline distT="0" distB="0" distL="0" distR="0" wp14:anchorId="4B9C00AE" wp14:editId="7B3017A2">
            <wp:extent cx="5943600" cy="2109470"/>
            <wp:effectExtent l="0" t="0" r="0" b="0"/>
            <wp:docPr id="45" name="Picture 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5" name="PittsburghFEP_MS_Suppl_Fig2.pdf"/>
                    <pic:cNvPicPr/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1094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4E8966" w14:textId="77777777" w:rsidR="000E29DA" w:rsidRPr="00DD7C06" w:rsidRDefault="000E29DA" w:rsidP="00F672AD">
      <w:pPr>
        <w:spacing w:after="0" w:line="480" w:lineRule="auto"/>
        <w:rPr>
          <w:rFonts w:ascii="Arial" w:eastAsia="Times New Roman" w:hAnsi="Arial" w:cs="Arial"/>
          <w:color w:val="000000"/>
        </w:rPr>
      </w:pPr>
    </w:p>
    <w:p w14:paraId="37F9EF2A" w14:textId="77777777" w:rsidR="000E29DA" w:rsidRPr="00DD7C06" w:rsidRDefault="000E29DA" w:rsidP="00F672AD">
      <w:pPr>
        <w:spacing w:after="0" w:line="480" w:lineRule="auto"/>
        <w:rPr>
          <w:rFonts w:ascii="Arial" w:eastAsia="Times New Roman" w:hAnsi="Arial" w:cs="Arial"/>
          <w:color w:val="000000"/>
        </w:rPr>
      </w:pPr>
    </w:p>
    <w:p w14:paraId="6CD2E959" w14:textId="43FB9923" w:rsidR="00777740" w:rsidRPr="00DD7C06" w:rsidRDefault="008A78DB" w:rsidP="00F672AD">
      <w:pPr>
        <w:spacing w:after="0" w:line="480" w:lineRule="auto"/>
        <w:rPr>
          <w:rFonts w:ascii="Arial" w:eastAsia="Times New Roman" w:hAnsi="Arial" w:cs="Arial"/>
        </w:rPr>
      </w:pPr>
      <w:r w:rsidRPr="00DD7C06">
        <w:rPr>
          <w:rFonts w:ascii="Arial" w:eastAsia="Times New Roman" w:hAnsi="Arial" w:cs="Arial"/>
          <w:color w:val="000000"/>
        </w:rPr>
        <w:t>Taken together, these cluster evaluation methods indicate that</w:t>
      </w:r>
      <w:r w:rsidR="009C58A2" w:rsidRPr="00DD7C06">
        <w:rPr>
          <w:rFonts w:ascii="Arial" w:eastAsia="Times New Roman" w:hAnsi="Arial" w:cs="Arial"/>
          <w:color w:val="000000"/>
        </w:rPr>
        <w:t>,</w:t>
      </w:r>
      <w:r w:rsidRPr="00DD7C06">
        <w:rPr>
          <w:rFonts w:ascii="Arial" w:eastAsia="Times New Roman" w:hAnsi="Arial" w:cs="Arial"/>
          <w:color w:val="000000"/>
        </w:rPr>
        <w:t xml:space="preserve"> </w:t>
      </w:r>
      <w:r w:rsidR="009C58A2" w:rsidRPr="00DD7C06">
        <w:rPr>
          <w:rFonts w:ascii="Arial" w:eastAsia="Times New Roman" w:hAnsi="Arial" w:cs="Arial"/>
          <w:color w:val="000000"/>
        </w:rPr>
        <w:t xml:space="preserve">for both SANS-GAS and SAPS-GAS, </w:t>
      </w:r>
      <w:r w:rsidRPr="00DD7C06">
        <w:rPr>
          <w:rFonts w:ascii="Arial" w:eastAsia="Times New Roman" w:hAnsi="Arial" w:cs="Arial"/>
          <w:color w:val="000000"/>
        </w:rPr>
        <w:t>the optimal number of clusters appears to be 4.</w:t>
      </w:r>
    </w:p>
    <w:p w14:paraId="7D6B5004" w14:textId="2F1539F8" w:rsidR="00777740" w:rsidRDefault="00777740" w:rsidP="00F672AD">
      <w:pPr>
        <w:spacing w:line="480" w:lineRule="auto"/>
        <w:rPr>
          <w:rFonts w:ascii="Arial" w:eastAsia="Times New Roman" w:hAnsi="Arial" w:cs="Arial"/>
          <w:color w:val="252525"/>
          <w:shd w:val="clear" w:color="auto" w:fill="FFFFFF"/>
        </w:rPr>
      </w:pPr>
      <w:r w:rsidRPr="00DD7C06">
        <w:rPr>
          <w:rFonts w:ascii="Arial" w:eastAsia="Times New Roman" w:hAnsi="Arial" w:cs="Arial"/>
          <w:color w:val="252525"/>
          <w:shd w:val="clear" w:color="auto" w:fill="FFFFFF"/>
        </w:rPr>
        <w:br w:type="page"/>
      </w:r>
    </w:p>
    <w:p w14:paraId="5C5D9C9C" w14:textId="172467D3" w:rsidR="009B0DFF" w:rsidRDefault="009B0DFF" w:rsidP="00F672AD">
      <w:pPr>
        <w:spacing w:line="480" w:lineRule="auto"/>
        <w:rPr>
          <w:rFonts w:ascii="Arial" w:eastAsia="Times New Roman" w:hAnsi="Arial" w:cs="Arial"/>
          <w:color w:val="252525"/>
          <w:shd w:val="clear" w:color="auto" w:fill="FFFFFF"/>
        </w:rPr>
      </w:pPr>
      <w:r>
        <w:rPr>
          <w:rFonts w:ascii="Arial" w:eastAsia="Times New Roman" w:hAnsi="Arial" w:cs="Arial"/>
          <w:color w:val="252525"/>
          <w:shd w:val="clear" w:color="auto" w:fill="FFFFFF"/>
        </w:rPr>
        <w:lastRenderedPageBreak/>
        <w:t xml:space="preserve">Table S1. </w:t>
      </w:r>
      <w:r>
        <w:rPr>
          <w:rFonts w:ascii="Arial" w:eastAsia="Times New Roman" w:hAnsi="Arial" w:cs="Arial"/>
          <w:color w:val="252525"/>
          <w:shd w:val="clear" w:color="auto" w:fill="FFFFFF"/>
        </w:rPr>
        <w:t>SANS as predictor</w:t>
      </w:r>
      <w:r>
        <w:rPr>
          <w:rFonts w:ascii="Arial" w:eastAsia="Times New Roman" w:hAnsi="Arial" w:cs="Arial"/>
          <w:color w:val="252525"/>
          <w:shd w:val="clear" w:color="auto" w:fill="FFFFFF"/>
        </w:rPr>
        <w:t xml:space="preserve">: Comparisons among trajectory groups </w:t>
      </w:r>
    </w:p>
    <w:tbl>
      <w:tblPr>
        <w:tblW w:w="8000" w:type="dxa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1500"/>
        <w:gridCol w:w="1300"/>
        <w:gridCol w:w="1300"/>
        <w:gridCol w:w="1300"/>
        <w:gridCol w:w="1300"/>
        <w:gridCol w:w="1300"/>
      </w:tblGrid>
      <w:tr w:rsidR="009B0DFF" w:rsidRPr="00F3249E" w14:paraId="7EA57137" w14:textId="77777777" w:rsidTr="00090B35">
        <w:trPr>
          <w:trHeight w:val="831"/>
        </w:trPr>
        <w:tc>
          <w:tcPr>
            <w:tcW w:w="15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2A9C1239" w14:textId="77777777" w:rsidR="009B0DFF" w:rsidRPr="00F3249E" w:rsidRDefault="009B0DFF" w:rsidP="00090B35"/>
        </w:tc>
        <w:tc>
          <w:tcPr>
            <w:tcW w:w="130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4073DCA4" w14:textId="77777777" w:rsidR="009B0DFF" w:rsidRPr="00F3249E" w:rsidRDefault="009B0DFF" w:rsidP="00090B35">
            <w:r w:rsidRPr="00F3249E">
              <w:t>Good vs. catch-up</w:t>
            </w:r>
          </w:p>
        </w:tc>
        <w:tc>
          <w:tcPr>
            <w:tcW w:w="130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37E44CF1" w14:textId="77777777" w:rsidR="009B0DFF" w:rsidRPr="00F3249E" w:rsidRDefault="009B0DFF" w:rsidP="00090B35">
            <w:r w:rsidRPr="00F3249E">
              <w:t>Good vs. Middle</w:t>
            </w:r>
          </w:p>
        </w:tc>
        <w:tc>
          <w:tcPr>
            <w:tcW w:w="130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4C68951D" w14:textId="77777777" w:rsidR="009B0DFF" w:rsidRPr="00F3249E" w:rsidRDefault="009B0DFF" w:rsidP="00090B35">
            <w:r w:rsidRPr="00F3249E">
              <w:t>Catch-up vs. Middle</w:t>
            </w:r>
          </w:p>
        </w:tc>
        <w:tc>
          <w:tcPr>
            <w:tcW w:w="130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632D5206" w14:textId="77777777" w:rsidR="009B0DFF" w:rsidRPr="00F3249E" w:rsidRDefault="009B0DFF" w:rsidP="00090B35">
            <w:r w:rsidRPr="00F3249E">
              <w:t>Catch-up vs. Poor</w:t>
            </w:r>
          </w:p>
        </w:tc>
        <w:tc>
          <w:tcPr>
            <w:tcW w:w="1300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5CB09DE0" w14:textId="77777777" w:rsidR="009B0DFF" w:rsidRPr="00F3249E" w:rsidRDefault="009B0DFF" w:rsidP="00090B35">
            <w:r w:rsidRPr="00F3249E">
              <w:t>Middle vs. Poor</w:t>
            </w:r>
          </w:p>
        </w:tc>
      </w:tr>
      <w:tr w:rsidR="009B0DFF" w:rsidRPr="00F3249E" w14:paraId="3BBA7F8C" w14:textId="77777777" w:rsidTr="00090B35">
        <w:trPr>
          <w:trHeight w:val="416"/>
        </w:trPr>
        <w:tc>
          <w:tcPr>
            <w:tcW w:w="1500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2BF538D4" w14:textId="77777777" w:rsidR="009B0DFF" w:rsidRPr="00F3249E" w:rsidRDefault="009B0DFF" w:rsidP="00090B35">
            <w:r w:rsidRPr="00F3249E">
              <w:t>SCZ (%)</w:t>
            </w:r>
          </w:p>
        </w:tc>
        <w:tc>
          <w:tcPr>
            <w:tcW w:w="1300" w:type="dxa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7991DB94" w14:textId="77777777" w:rsidR="009B0DFF" w:rsidRPr="00F3249E" w:rsidRDefault="009B0DFF" w:rsidP="00090B35">
            <w:r w:rsidRPr="00F3249E">
              <w:t>N.S.</w:t>
            </w:r>
          </w:p>
        </w:tc>
        <w:tc>
          <w:tcPr>
            <w:tcW w:w="1300" w:type="dxa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6BA1B04D" w14:textId="77777777" w:rsidR="009B0DFF" w:rsidRPr="00F3249E" w:rsidRDefault="009B0DFF" w:rsidP="00090B35">
            <w:r w:rsidRPr="00F3249E">
              <w:rPr>
                <w:rFonts w:eastAsia="Times New Roman"/>
              </w:rPr>
              <w:t>N.S.</w:t>
            </w:r>
          </w:p>
        </w:tc>
        <w:tc>
          <w:tcPr>
            <w:tcW w:w="1300" w:type="dxa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34F57DC6" w14:textId="77777777" w:rsidR="009B0DFF" w:rsidRPr="00F3249E" w:rsidRDefault="009B0DFF" w:rsidP="00090B35">
            <w:r w:rsidRPr="00F3249E">
              <w:rPr>
                <w:lang w:val="el-GR"/>
              </w:rPr>
              <w:t xml:space="preserve">2 </w:t>
            </w:r>
            <w:r w:rsidRPr="00F3249E">
              <w:rPr>
                <w:lang w:val="is-IS"/>
              </w:rPr>
              <w:t>=6.35;</w:t>
            </w:r>
          </w:p>
          <w:p w14:paraId="48E6DBE3" w14:textId="77777777" w:rsidR="009B0DFF" w:rsidRPr="00F3249E" w:rsidRDefault="009B0DFF" w:rsidP="00090B35">
            <w:r w:rsidRPr="00F3249E">
              <w:rPr>
                <w:lang w:val="is-IS"/>
              </w:rPr>
              <w:t>P= 0.01</w:t>
            </w:r>
          </w:p>
        </w:tc>
        <w:tc>
          <w:tcPr>
            <w:tcW w:w="1300" w:type="dxa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5B8E6DD4" w14:textId="77777777" w:rsidR="009B0DFF" w:rsidRPr="00F3249E" w:rsidRDefault="009B0DFF" w:rsidP="00090B35">
            <w:r w:rsidRPr="00F3249E">
              <w:t>N.S.</w:t>
            </w:r>
          </w:p>
        </w:tc>
        <w:tc>
          <w:tcPr>
            <w:tcW w:w="1300" w:type="dxa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02183A1B" w14:textId="77777777" w:rsidR="009B0DFF" w:rsidRPr="00F3249E" w:rsidRDefault="009B0DFF" w:rsidP="00090B35">
            <w:r w:rsidRPr="00F3249E">
              <w:rPr>
                <w:lang w:val="el-GR"/>
              </w:rPr>
              <w:t xml:space="preserve">χ2 </w:t>
            </w:r>
            <w:r w:rsidRPr="00F3249E">
              <w:rPr>
                <w:lang w:val="is-IS"/>
              </w:rPr>
              <w:t>=13.73;</w:t>
            </w:r>
          </w:p>
          <w:p w14:paraId="7679DA59" w14:textId="77777777" w:rsidR="009B0DFF" w:rsidRPr="00F3249E" w:rsidRDefault="009B0DFF" w:rsidP="00090B35">
            <w:r w:rsidRPr="00F3249E">
              <w:rPr>
                <w:lang w:val="is-IS"/>
              </w:rPr>
              <w:t>P&lt; 0.001</w:t>
            </w:r>
          </w:p>
        </w:tc>
      </w:tr>
      <w:tr w:rsidR="009B0DFF" w:rsidRPr="00F3249E" w14:paraId="706BE828" w14:textId="77777777" w:rsidTr="00090B35">
        <w:trPr>
          <w:trHeight w:val="633"/>
        </w:trPr>
        <w:tc>
          <w:tcPr>
            <w:tcW w:w="1500" w:type="dxa"/>
            <w:tcBorders>
              <w:top w:val="nil"/>
              <w:left w:val="single" w:sz="8" w:space="0" w:color="000000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7CBBE7F6" w14:textId="77777777" w:rsidR="009B0DFF" w:rsidRPr="00F3249E" w:rsidRDefault="009B0DFF" w:rsidP="00090B35">
            <w:r w:rsidRPr="00F3249E">
              <w:t>Affective psychosis (%)</w:t>
            </w:r>
          </w:p>
        </w:tc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4FBEBADB" w14:textId="77777777" w:rsidR="009B0DFF" w:rsidRPr="00F3249E" w:rsidRDefault="009B0DFF" w:rsidP="00090B35"/>
        </w:tc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63135260" w14:textId="77777777" w:rsidR="009B0DFF" w:rsidRPr="00F3249E" w:rsidRDefault="009B0DFF" w:rsidP="00090B35"/>
        </w:tc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774C1F83" w14:textId="77777777" w:rsidR="009B0DFF" w:rsidRPr="00F3249E" w:rsidRDefault="009B0DFF" w:rsidP="00090B35"/>
        </w:tc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3E61E159" w14:textId="77777777" w:rsidR="009B0DFF" w:rsidRPr="00F3249E" w:rsidRDefault="009B0DFF" w:rsidP="00090B35"/>
        </w:tc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4C0ED771" w14:textId="77777777" w:rsidR="009B0DFF" w:rsidRPr="00F3249E" w:rsidRDefault="009B0DFF" w:rsidP="00090B35"/>
        </w:tc>
      </w:tr>
      <w:tr w:rsidR="009B0DFF" w:rsidRPr="00F3249E" w14:paraId="309BA45A" w14:textId="77777777" w:rsidTr="00090B35">
        <w:trPr>
          <w:trHeight w:val="555"/>
        </w:trPr>
        <w:tc>
          <w:tcPr>
            <w:tcW w:w="15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76B64C20" w14:textId="77777777" w:rsidR="009B0DFF" w:rsidRPr="00F3249E" w:rsidRDefault="009B0DFF" w:rsidP="00090B35">
            <w:r w:rsidRPr="00F3249E">
              <w:t>SEX Male (%)</w:t>
            </w:r>
          </w:p>
        </w:tc>
        <w:tc>
          <w:tcPr>
            <w:tcW w:w="130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4A9362BB" w14:textId="77777777" w:rsidR="009B0DFF" w:rsidRPr="00F3249E" w:rsidRDefault="009B0DFF" w:rsidP="00090B35">
            <w:r w:rsidRPr="00F3249E">
              <w:rPr>
                <w:rFonts w:eastAsia="Times New Roman"/>
              </w:rPr>
              <w:t>N.S.</w:t>
            </w:r>
          </w:p>
        </w:tc>
        <w:tc>
          <w:tcPr>
            <w:tcW w:w="130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133F8A8F" w14:textId="77777777" w:rsidR="009B0DFF" w:rsidRPr="00F3249E" w:rsidRDefault="009B0DFF" w:rsidP="00090B35">
            <w:r w:rsidRPr="00F3249E">
              <w:rPr>
                <w:rFonts w:eastAsia="Times New Roman"/>
              </w:rPr>
              <w:t>N.S.</w:t>
            </w:r>
          </w:p>
        </w:tc>
        <w:tc>
          <w:tcPr>
            <w:tcW w:w="130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07B355A3" w14:textId="77777777" w:rsidR="009B0DFF" w:rsidRPr="00F3249E" w:rsidRDefault="009B0DFF" w:rsidP="00090B35">
            <w:r w:rsidRPr="00F3249E">
              <w:rPr>
                <w:rFonts w:eastAsia="Times New Roman"/>
              </w:rPr>
              <w:t>N.S.</w:t>
            </w:r>
          </w:p>
        </w:tc>
        <w:tc>
          <w:tcPr>
            <w:tcW w:w="130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05E8FED9" w14:textId="77777777" w:rsidR="009B0DFF" w:rsidRPr="00F3249E" w:rsidRDefault="009B0DFF" w:rsidP="00090B35">
            <w:r w:rsidRPr="00F3249E">
              <w:rPr>
                <w:lang w:val="el-GR"/>
              </w:rPr>
              <w:t xml:space="preserve">χ2 </w:t>
            </w:r>
            <w:r w:rsidRPr="00F3249E">
              <w:rPr>
                <w:lang w:val="is-IS"/>
              </w:rPr>
              <w:t>=3.91;</w:t>
            </w:r>
          </w:p>
          <w:p w14:paraId="568579E3" w14:textId="77777777" w:rsidR="009B0DFF" w:rsidRPr="00F3249E" w:rsidRDefault="009B0DFF" w:rsidP="00090B35">
            <w:r w:rsidRPr="00F3249E">
              <w:rPr>
                <w:lang w:val="is-IS"/>
              </w:rPr>
              <w:t>P= 0.04</w:t>
            </w:r>
          </w:p>
        </w:tc>
        <w:tc>
          <w:tcPr>
            <w:tcW w:w="1300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59A1D600" w14:textId="77777777" w:rsidR="009B0DFF" w:rsidRPr="00F3249E" w:rsidRDefault="009B0DFF" w:rsidP="00090B35">
            <w:r w:rsidRPr="00F3249E">
              <w:rPr>
                <w:rFonts w:eastAsia="Times New Roman"/>
              </w:rPr>
              <w:t>N.S.</w:t>
            </w:r>
          </w:p>
        </w:tc>
      </w:tr>
      <w:tr w:rsidR="009B0DFF" w:rsidRPr="00F3249E" w14:paraId="7F5B92DF" w14:textId="77777777" w:rsidTr="00090B35">
        <w:trPr>
          <w:trHeight w:val="291"/>
        </w:trPr>
        <w:tc>
          <w:tcPr>
            <w:tcW w:w="1500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5DFCEF2E" w14:textId="77777777" w:rsidR="009B0DFF" w:rsidRPr="00F3249E" w:rsidRDefault="009B0DFF" w:rsidP="00090B35">
            <w:r w:rsidRPr="00F3249E">
              <w:t>White</w:t>
            </w:r>
          </w:p>
        </w:tc>
        <w:tc>
          <w:tcPr>
            <w:tcW w:w="1300" w:type="dxa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4B70936C" w14:textId="77777777" w:rsidR="009B0DFF" w:rsidRPr="00F3249E" w:rsidRDefault="009B0DFF" w:rsidP="00090B35">
            <w:r w:rsidRPr="00F3249E">
              <w:rPr>
                <w:rFonts w:eastAsia="Times New Roman"/>
              </w:rPr>
              <w:t>N.S.</w:t>
            </w:r>
          </w:p>
        </w:tc>
        <w:tc>
          <w:tcPr>
            <w:tcW w:w="1300" w:type="dxa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38D47CAA" w14:textId="77777777" w:rsidR="009B0DFF" w:rsidRPr="00F3249E" w:rsidRDefault="009B0DFF" w:rsidP="00090B35">
            <w:r w:rsidRPr="00F3249E">
              <w:rPr>
                <w:rFonts w:eastAsia="Times New Roman"/>
              </w:rPr>
              <w:t>N.S.</w:t>
            </w:r>
          </w:p>
        </w:tc>
        <w:tc>
          <w:tcPr>
            <w:tcW w:w="1300" w:type="dxa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4ABF44D9" w14:textId="77777777" w:rsidR="009B0DFF" w:rsidRPr="00F3249E" w:rsidRDefault="009B0DFF" w:rsidP="00090B35">
            <w:r w:rsidRPr="00F3249E">
              <w:rPr>
                <w:rFonts w:eastAsia="Times New Roman"/>
              </w:rPr>
              <w:t>N.S.</w:t>
            </w:r>
          </w:p>
        </w:tc>
        <w:tc>
          <w:tcPr>
            <w:tcW w:w="1300" w:type="dxa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26C1106D" w14:textId="77777777" w:rsidR="009B0DFF" w:rsidRPr="00F3249E" w:rsidRDefault="009B0DFF" w:rsidP="00090B35">
            <w:r w:rsidRPr="00F3249E">
              <w:rPr>
                <w:lang w:val="el-GR"/>
              </w:rPr>
              <w:t xml:space="preserve">χ2 </w:t>
            </w:r>
            <w:r w:rsidRPr="00F3249E">
              <w:rPr>
                <w:lang w:val="is-IS"/>
              </w:rPr>
              <w:t xml:space="preserve">=6.55;   </w:t>
            </w:r>
          </w:p>
          <w:p w14:paraId="579FE609" w14:textId="77777777" w:rsidR="009B0DFF" w:rsidRPr="00F3249E" w:rsidRDefault="009B0DFF" w:rsidP="00090B35">
            <w:r w:rsidRPr="00F3249E">
              <w:rPr>
                <w:lang w:val="is-IS"/>
              </w:rPr>
              <w:t>P= 0.009</w:t>
            </w:r>
          </w:p>
        </w:tc>
        <w:tc>
          <w:tcPr>
            <w:tcW w:w="1300" w:type="dxa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2C48C934" w14:textId="77777777" w:rsidR="009B0DFF" w:rsidRPr="00F3249E" w:rsidRDefault="009B0DFF" w:rsidP="00090B35">
            <w:r w:rsidRPr="00F3249E">
              <w:rPr>
                <w:rFonts w:eastAsia="Times New Roman"/>
              </w:rPr>
              <w:t>N.S.</w:t>
            </w:r>
          </w:p>
        </w:tc>
      </w:tr>
      <w:tr w:rsidR="009B0DFF" w:rsidRPr="00F3249E" w14:paraId="47AFE379" w14:textId="77777777" w:rsidTr="00090B35">
        <w:trPr>
          <w:trHeight w:val="291"/>
        </w:trPr>
        <w:tc>
          <w:tcPr>
            <w:tcW w:w="1500" w:type="dxa"/>
            <w:tcBorders>
              <w:top w:val="nil"/>
              <w:left w:val="single" w:sz="8" w:space="0" w:color="000000"/>
              <w:bottom w:val="nil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771E840C" w14:textId="77777777" w:rsidR="009B0DFF" w:rsidRPr="00F3249E" w:rsidRDefault="009B0DFF" w:rsidP="00090B35">
            <w:r w:rsidRPr="00F3249E">
              <w:t>AA</w:t>
            </w:r>
          </w:p>
        </w:tc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68BCB71E" w14:textId="77777777" w:rsidR="009B0DFF" w:rsidRPr="00F3249E" w:rsidRDefault="009B0DFF" w:rsidP="00090B35"/>
        </w:tc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2AC9F65B" w14:textId="77777777" w:rsidR="009B0DFF" w:rsidRPr="00F3249E" w:rsidRDefault="009B0DFF" w:rsidP="00090B35"/>
        </w:tc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20FCCF96" w14:textId="77777777" w:rsidR="009B0DFF" w:rsidRPr="00F3249E" w:rsidRDefault="009B0DFF" w:rsidP="00090B35"/>
        </w:tc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1DB46EC2" w14:textId="77777777" w:rsidR="009B0DFF" w:rsidRPr="00F3249E" w:rsidRDefault="009B0DFF" w:rsidP="00090B35"/>
        </w:tc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2E09C3F9" w14:textId="77777777" w:rsidR="009B0DFF" w:rsidRPr="00F3249E" w:rsidRDefault="009B0DFF" w:rsidP="00090B35"/>
        </w:tc>
      </w:tr>
      <w:tr w:rsidR="009B0DFF" w:rsidRPr="00F3249E" w14:paraId="2B67E53F" w14:textId="77777777" w:rsidTr="00090B35">
        <w:trPr>
          <w:trHeight w:val="325"/>
        </w:trPr>
        <w:tc>
          <w:tcPr>
            <w:tcW w:w="1500" w:type="dxa"/>
            <w:tcBorders>
              <w:top w:val="nil"/>
              <w:left w:val="single" w:sz="8" w:space="0" w:color="000000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41B685C1" w14:textId="77777777" w:rsidR="009B0DFF" w:rsidRPr="00F3249E" w:rsidRDefault="009B0DFF" w:rsidP="00090B35">
            <w:r w:rsidRPr="00F3249E">
              <w:t>Others</w:t>
            </w:r>
          </w:p>
        </w:tc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12360D11" w14:textId="77777777" w:rsidR="009B0DFF" w:rsidRPr="00F3249E" w:rsidRDefault="009B0DFF" w:rsidP="00090B35"/>
        </w:tc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3E9FF162" w14:textId="77777777" w:rsidR="009B0DFF" w:rsidRPr="00F3249E" w:rsidRDefault="009B0DFF" w:rsidP="00090B35"/>
        </w:tc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18FC1CE3" w14:textId="77777777" w:rsidR="009B0DFF" w:rsidRPr="00F3249E" w:rsidRDefault="009B0DFF" w:rsidP="00090B35"/>
        </w:tc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1AECF39A" w14:textId="77777777" w:rsidR="009B0DFF" w:rsidRPr="00F3249E" w:rsidRDefault="009B0DFF" w:rsidP="00090B35"/>
        </w:tc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0F4A2B32" w14:textId="77777777" w:rsidR="009B0DFF" w:rsidRPr="00F3249E" w:rsidRDefault="009B0DFF" w:rsidP="00090B35"/>
        </w:tc>
      </w:tr>
      <w:tr w:rsidR="009B0DFF" w:rsidRPr="00F3249E" w14:paraId="073A7C80" w14:textId="77777777" w:rsidTr="00090B35">
        <w:trPr>
          <w:trHeight w:val="581"/>
        </w:trPr>
        <w:tc>
          <w:tcPr>
            <w:tcW w:w="15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4BD271AF" w14:textId="77777777" w:rsidR="009B0DFF" w:rsidRPr="00F3249E" w:rsidRDefault="009B0DFF" w:rsidP="00090B35">
            <w:proofErr w:type="spellStart"/>
            <w:r w:rsidRPr="00F3249E">
              <w:t>Avg</w:t>
            </w:r>
            <w:proofErr w:type="spellEnd"/>
            <w:r w:rsidRPr="00F3249E">
              <w:t xml:space="preserve"> IQ score</w:t>
            </w:r>
          </w:p>
        </w:tc>
        <w:tc>
          <w:tcPr>
            <w:tcW w:w="130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63603192" w14:textId="77777777" w:rsidR="009B0DFF" w:rsidRPr="00F3249E" w:rsidRDefault="009B0DFF" w:rsidP="00090B35">
            <w:r w:rsidRPr="00F3249E">
              <w:rPr>
                <w:rFonts w:eastAsia="Times New Roman"/>
              </w:rPr>
              <w:t>N.S.</w:t>
            </w:r>
          </w:p>
        </w:tc>
        <w:tc>
          <w:tcPr>
            <w:tcW w:w="130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7C5A9690" w14:textId="77777777" w:rsidR="009B0DFF" w:rsidRPr="00F3249E" w:rsidRDefault="009B0DFF" w:rsidP="00090B35">
            <w:r w:rsidRPr="00F3249E">
              <w:rPr>
                <w:rFonts w:eastAsia="Times New Roman"/>
              </w:rPr>
              <w:t>N.S.</w:t>
            </w:r>
          </w:p>
        </w:tc>
        <w:tc>
          <w:tcPr>
            <w:tcW w:w="130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3A4EFB10" w14:textId="77777777" w:rsidR="009B0DFF" w:rsidRPr="00F3249E" w:rsidRDefault="009B0DFF" w:rsidP="00090B35">
            <w:r w:rsidRPr="00F3249E">
              <w:rPr>
                <w:rFonts w:eastAsia="Times New Roman"/>
              </w:rPr>
              <w:t>N.S.</w:t>
            </w:r>
          </w:p>
        </w:tc>
        <w:tc>
          <w:tcPr>
            <w:tcW w:w="130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03026C42" w14:textId="77777777" w:rsidR="009B0DFF" w:rsidRPr="00F3249E" w:rsidRDefault="009B0DFF" w:rsidP="00090B35">
            <w:r w:rsidRPr="00F3249E">
              <w:rPr>
                <w:rFonts w:eastAsia="Times New Roman"/>
              </w:rPr>
              <w:t>N.S.</w:t>
            </w:r>
          </w:p>
        </w:tc>
        <w:tc>
          <w:tcPr>
            <w:tcW w:w="1300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0EFFD27B" w14:textId="77777777" w:rsidR="009B0DFF" w:rsidRPr="00F3249E" w:rsidRDefault="009B0DFF" w:rsidP="00090B35">
            <w:r w:rsidRPr="00F3249E">
              <w:rPr>
                <w:rFonts w:eastAsia="Times New Roman"/>
              </w:rPr>
              <w:t>N.S.</w:t>
            </w:r>
          </w:p>
        </w:tc>
      </w:tr>
      <w:tr w:rsidR="009B0DFF" w:rsidRPr="00F3249E" w14:paraId="193A3146" w14:textId="77777777" w:rsidTr="00090B35">
        <w:trPr>
          <w:trHeight w:val="581"/>
        </w:trPr>
        <w:tc>
          <w:tcPr>
            <w:tcW w:w="15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69C6ED60" w14:textId="77777777" w:rsidR="009B0DFF" w:rsidRPr="00F3249E" w:rsidRDefault="009B0DFF" w:rsidP="00090B35">
            <w:r w:rsidRPr="00F3249E">
              <w:t>Patient SES</w:t>
            </w:r>
          </w:p>
        </w:tc>
        <w:tc>
          <w:tcPr>
            <w:tcW w:w="130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0F8D6288" w14:textId="77777777" w:rsidR="009B0DFF" w:rsidRPr="00F3249E" w:rsidRDefault="009B0DFF" w:rsidP="00090B35">
            <w:r w:rsidRPr="00F3249E">
              <w:rPr>
                <w:rFonts w:eastAsia="Times New Roman"/>
              </w:rPr>
              <w:t>N.S.</w:t>
            </w:r>
          </w:p>
        </w:tc>
        <w:tc>
          <w:tcPr>
            <w:tcW w:w="130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3E09A90A" w14:textId="77777777" w:rsidR="009B0DFF" w:rsidRPr="00F3249E" w:rsidRDefault="009B0DFF" w:rsidP="00090B35">
            <w:r w:rsidRPr="00F3249E">
              <w:rPr>
                <w:rFonts w:eastAsia="Times New Roman"/>
              </w:rPr>
              <w:t>N.S.</w:t>
            </w:r>
          </w:p>
        </w:tc>
        <w:tc>
          <w:tcPr>
            <w:tcW w:w="130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13A6AFDD" w14:textId="77777777" w:rsidR="009B0DFF" w:rsidRPr="00F3249E" w:rsidRDefault="009B0DFF" w:rsidP="00090B35">
            <w:r w:rsidRPr="00F3249E">
              <w:rPr>
                <w:rFonts w:eastAsia="Times New Roman"/>
              </w:rPr>
              <w:t>N.S.</w:t>
            </w:r>
          </w:p>
        </w:tc>
        <w:tc>
          <w:tcPr>
            <w:tcW w:w="130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7CB572D8" w14:textId="77777777" w:rsidR="009B0DFF" w:rsidRPr="00F3249E" w:rsidRDefault="009B0DFF" w:rsidP="00090B35">
            <w:r w:rsidRPr="00F3249E">
              <w:rPr>
                <w:lang w:val="nb-NO"/>
              </w:rPr>
              <w:t xml:space="preserve">t </w:t>
            </w:r>
            <w:proofErr w:type="gramStart"/>
            <w:r w:rsidRPr="00F3249E">
              <w:rPr>
                <w:lang w:val="nb-NO"/>
              </w:rPr>
              <w:t>=  3.04</w:t>
            </w:r>
            <w:proofErr w:type="gramEnd"/>
            <w:r w:rsidRPr="00F3249E">
              <w:rPr>
                <w:lang w:val="nb-NO"/>
              </w:rPr>
              <w:t>;</w:t>
            </w:r>
          </w:p>
          <w:p w14:paraId="5803C633" w14:textId="77777777" w:rsidR="009B0DFF" w:rsidRPr="00F3249E" w:rsidRDefault="009B0DFF" w:rsidP="00090B35">
            <w:r w:rsidRPr="00F3249E">
              <w:rPr>
                <w:lang w:val="nb-NO"/>
              </w:rPr>
              <w:t>P=0.003</w:t>
            </w:r>
          </w:p>
        </w:tc>
        <w:tc>
          <w:tcPr>
            <w:tcW w:w="1300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23D76493" w14:textId="77777777" w:rsidR="009B0DFF" w:rsidRPr="00F3249E" w:rsidRDefault="009B0DFF" w:rsidP="00090B35">
            <w:r w:rsidRPr="00F3249E">
              <w:rPr>
                <w:rFonts w:eastAsia="Times New Roman"/>
              </w:rPr>
              <w:t>N.S.</w:t>
            </w:r>
          </w:p>
        </w:tc>
      </w:tr>
      <w:tr w:rsidR="009B0DFF" w:rsidRPr="00F3249E" w14:paraId="64E5E091" w14:textId="77777777" w:rsidTr="00090B35">
        <w:trPr>
          <w:trHeight w:val="581"/>
        </w:trPr>
        <w:tc>
          <w:tcPr>
            <w:tcW w:w="15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6881040C" w14:textId="77777777" w:rsidR="009B0DFF" w:rsidRPr="00F3249E" w:rsidRDefault="009B0DFF" w:rsidP="00090B35">
            <w:r w:rsidRPr="00F3249E">
              <w:t>Parent SES</w:t>
            </w:r>
          </w:p>
        </w:tc>
        <w:tc>
          <w:tcPr>
            <w:tcW w:w="130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38853459" w14:textId="77777777" w:rsidR="009B0DFF" w:rsidRPr="00F3249E" w:rsidRDefault="009B0DFF" w:rsidP="00090B35">
            <w:r w:rsidRPr="00F3249E">
              <w:rPr>
                <w:rFonts w:eastAsia="Times New Roman"/>
              </w:rPr>
              <w:t>N.S.</w:t>
            </w:r>
          </w:p>
        </w:tc>
        <w:tc>
          <w:tcPr>
            <w:tcW w:w="130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69361B10" w14:textId="77777777" w:rsidR="009B0DFF" w:rsidRPr="00F3249E" w:rsidRDefault="009B0DFF" w:rsidP="00090B35">
            <w:r w:rsidRPr="00F3249E">
              <w:rPr>
                <w:rFonts w:eastAsia="Times New Roman"/>
              </w:rPr>
              <w:t>N.S.</w:t>
            </w:r>
          </w:p>
        </w:tc>
        <w:tc>
          <w:tcPr>
            <w:tcW w:w="130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5BB921C2" w14:textId="77777777" w:rsidR="009B0DFF" w:rsidRPr="00F3249E" w:rsidRDefault="009B0DFF" w:rsidP="00090B35">
            <w:r w:rsidRPr="00F3249E">
              <w:rPr>
                <w:rFonts w:eastAsia="Times New Roman"/>
              </w:rPr>
              <w:t>N.S.</w:t>
            </w:r>
          </w:p>
        </w:tc>
        <w:tc>
          <w:tcPr>
            <w:tcW w:w="130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6850ED5C" w14:textId="77777777" w:rsidR="009B0DFF" w:rsidRPr="00F3249E" w:rsidRDefault="009B0DFF" w:rsidP="00090B35">
            <w:r w:rsidRPr="00F3249E">
              <w:rPr>
                <w:rFonts w:eastAsia="Times New Roman"/>
              </w:rPr>
              <w:t>N.S.</w:t>
            </w:r>
          </w:p>
        </w:tc>
        <w:tc>
          <w:tcPr>
            <w:tcW w:w="1300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03AED31E" w14:textId="77777777" w:rsidR="009B0DFF" w:rsidRPr="00F3249E" w:rsidRDefault="009B0DFF" w:rsidP="00090B35">
            <w:r w:rsidRPr="00F3249E">
              <w:rPr>
                <w:rFonts w:eastAsia="Times New Roman"/>
              </w:rPr>
              <w:t>N.S.</w:t>
            </w:r>
          </w:p>
        </w:tc>
      </w:tr>
      <w:tr w:rsidR="009B0DFF" w:rsidRPr="00F3249E" w14:paraId="2737A665" w14:textId="77777777" w:rsidTr="00090B35">
        <w:trPr>
          <w:trHeight w:val="581"/>
        </w:trPr>
        <w:tc>
          <w:tcPr>
            <w:tcW w:w="15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61E4FD21" w14:textId="77777777" w:rsidR="009B0DFF" w:rsidRPr="00F3249E" w:rsidRDefault="009B0DFF" w:rsidP="00090B35">
            <w:r w:rsidRPr="00F3249E">
              <w:t>Age onset</w:t>
            </w:r>
          </w:p>
        </w:tc>
        <w:tc>
          <w:tcPr>
            <w:tcW w:w="130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28CFCEC1" w14:textId="77777777" w:rsidR="009B0DFF" w:rsidRPr="00F3249E" w:rsidRDefault="009B0DFF" w:rsidP="00090B35">
            <w:r w:rsidRPr="00F3249E">
              <w:rPr>
                <w:lang w:val="de-DE"/>
              </w:rPr>
              <w:t xml:space="preserve">t </w:t>
            </w:r>
            <w:proofErr w:type="gramStart"/>
            <w:r w:rsidRPr="00F3249E">
              <w:rPr>
                <w:lang w:val="de-DE"/>
              </w:rPr>
              <w:t>=  -</w:t>
            </w:r>
            <w:proofErr w:type="gramEnd"/>
            <w:r w:rsidRPr="00F3249E">
              <w:rPr>
                <w:lang w:val="de-DE"/>
              </w:rPr>
              <w:t>3.09;</w:t>
            </w:r>
          </w:p>
          <w:p w14:paraId="473B8DF1" w14:textId="77777777" w:rsidR="009B0DFF" w:rsidRPr="00F3249E" w:rsidRDefault="009B0DFF" w:rsidP="00090B35">
            <w:r w:rsidRPr="00F3249E">
              <w:rPr>
                <w:lang w:val="de-DE"/>
              </w:rPr>
              <w:t>P=0.004</w:t>
            </w:r>
          </w:p>
        </w:tc>
        <w:tc>
          <w:tcPr>
            <w:tcW w:w="130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52C1297F" w14:textId="77777777" w:rsidR="009B0DFF" w:rsidRPr="00F3249E" w:rsidRDefault="009B0DFF" w:rsidP="00090B35">
            <w:r w:rsidRPr="00F3249E">
              <w:rPr>
                <w:rFonts w:eastAsia="Times New Roman"/>
              </w:rPr>
              <w:t>N.S.</w:t>
            </w:r>
          </w:p>
        </w:tc>
        <w:tc>
          <w:tcPr>
            <w:tcW w:w="130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5761C9E6" w14:textId="77777777" w:rsidR="009B0DFF" w:rsidRPr="00F3249E" w:rsidRDefault="009B0DFF" w:rsidP="00090B35">
            <w:r w:rsidRPr="00F3249E">
              <w:rPr>
                <w:rFonts w:eastAsia="Times New Roman"/>
              </w:rPr>
              <w:t>N.S.</w:t>
            </w:r>
          </w:p>
        </w:tc>
        <w:tc>
          <w:tcPr>
            <w:tcW w:w="130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5D8B5172" w14:textId="77777777" w:rsidR="009B0DFF" w:rsidRPr="00F3249E" w:rsidRDefault="009B0DFF" w:rsidP="00090B35">
            <w:r w:rsidRPr="00F3249E">
              <w:rPr>
                <w:rFonts w:eastAsia="Times New Roman"/>
              </w:rPr>
              <w:t>N.S.</w:t>
            </w:r>
          </w:p>
        </w:tc>
        <w:tc>
          <w:tcPr>
            <w:tcW w:w="1300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44C07AE6" w14:textId="77777777" w:rsidR="009B0DFF" w:rsidRPr="00F3249E" w:rsidRDefault="009B0DFF" w:rsidP="00090B35">
            <w:r w:rsidRPr="00F3249E">
              <w:rPr>
                <w:rFonts w:eastAsia="Times New Roman"/>
              </w:rPr>
              <w:t>N.S.</w:t>
            </w:r>
          </w:p>
        </w:tc>
      </w:tr>
      <w:tr w:rsidR="009B0DFF" w:rsidRPr="00F3249E" w14:paraId="45262E81" w14:textId="77777777" w:rsidTr="00090B35">
        <w:trPr>
          <w:trHeight w:val="581"/>
        </w:trPr>
        <w:tc>
          <w:tcPr>
            <w:tcW w:w="15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1CF72631" w14:textId="77777777" w:rsidR="009B0DFF" w:rsidRPr="00F3249E" w:rsidRDefault="009B0DFF" w:rsidP="00090B35">
            <w:r w:rsidRPr="00F3249E">
              <w:t>Substance use Frequency</w:t>
            </w:r>
          </w:p>
        </w:tc>
        <w:tc>
          <w:tcPr>
            <w:tcW w:w="130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5080F3CD" w14:textId="77777777" w:rsidR="009B0DFF" w:rsidRPr="00F3249E" w:rsidRDefault="009B0DFF" w:rsidP="00090B35">
            <w:r w:rsidRPr="00F3249E">
              <w:rPr>
                <w:rFonts w:eastAsia="Times New Roman"/>
              </w:rPr>
              <w:t>N.S.</w:t>
            </w:r>
          </w:p>
        </w:tc>
        <w:tc>
          <w:tcPr>
            <w:tcW w:w="130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7E15DCAE" w14:textId="77777777" w:rsidR="009B0DFF" w:rsidRPr="00F3249E" w:rsidRDefault="009B0DFF" w:rsidP="00090B35">
            <w:r w:rsidRPr="00F3249E">
              <w:rPr>
                <w:rFonts w:eastAsia="Times New Roman"/>
              </w:rPr>
              <w:t>N.S.</w:t>
            </w:r>
          </w:p>
        </w:tc>
        <w:tc>
          <w:tcPr>
            <w:tcW w:w="130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27BFFDEB" w14:textId="77777777" w:rsidR="009B0DFF" w:rsidRPr="00F3249E" w:rsidRDefault="009B0DFF" w:rsidP="00090B35">
            <w:r w:rsidRPr="00F3249E">
              <w:rPr>
                <w:rFonts w:eastAsia="Times New Roman"/>
              </w:rPr>
              <w:t>N.S.</w:t>
            </w:r>
          </w:p>
        </w:tc>
        <w:tc>
          <w:tcPr>
            <w:tcW w:w="130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0B7CD9D8" w14:textId="77777777" w:rsidR="009B0DFF" w:rsidRPr="00F3249E" w:rsidRDefault="009B0DFF" w:rsidP="00090B35">
            <w:r w:rsidRPr="00F3249E">
              <w:rPr>
                <w:rFonts w:eastAsia="Times New Roman"/>
              </w:rPr>
              <w:t>N.S.</w:t>
            </w:r>
          </w:p>
        </w:tc>
        <w:tc>
          <w:tcPr>
            <w:tcW w:w="1300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4FBDF328" w14:textId="77777777" w:rsidR="009B0DFF" w:rsidRPr="00F3249E" w:rsidRDefault="009B0DFF" w:rsidP="00090B35">
            <w:r w:rsidRPr="00F3249E">
              <w:rPr>
                <w:rFonts w:eastAsia="Times New Roman"/>
              </w:rPr>
              <w:t>N.S.</w:t>
            </w:r>
          </w:p>
        </w:tc>
      </w:tr>
      <w:tr w:rsidR="009B0DFF" w:rsidRPr="00F3249E" w14:paraId="37D3DA34" w14:textId="77777777" w:rsidTr="00090B35">
        <w:trPr>
          <w:trHeight w:val="581"/>
        </w:trPr>
        <w:tc>
          <w:tcPr>
            <w:tcW w:w="15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64D2F70F" w14:textId="77777777" w:rsidR="009B0DFF" w:rsidRPr="00F3249E" w:rsidRDefault="009B0DFF" w:rsidP="00090B35">
            <w:r w:rsidRPr="00F3249E">
              <w:t>BPRS-18 items</w:t>
            </w:r>
          </w:p>
        </w:tc>
        <w:tc>
          <w:tcPr>
            <w:tcW w:w="130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0C5CDF62" w14:textId="77777777" w:rsidR="009B0DFF" w:rsidRPr="00F3249E" w:rsidRDefault="009B0DFF" w:rsidP="00090B35">
            <w:r w:rsidRPr="00F3249E">
              <w:rPr>
                <w:lang w:val="de-DE"/>
              </w:rPr>
              <w:t>t = -2.75;</w:t>
            </w:r>
          </w:p>
          <w:p w14:paraId="61F2596A" w14:textId="77777777" w:rsidR="009B0DFF" w:rsidRPr="00F3249E" w:rsidRDefault="009B0DFF" w:rsidP="00090B35">
            <w:r w:rsidRPr="00F3249E">
              <w:rPr>
                <w:lang w:val="de-DE"/>
              </w:rPr>
              <w:t>P=0.009</w:t>
            </w:r>
          </w:p>
        </w:tc>
        <w:tc>
          <w:tcPr>
            <w:tcW w:w="130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295D14CC" w14:textId="77777777" w:rsidR="009B0DFF" w:rsidRPr="00F3249E" w:rsidRDefault="009B0DFF" w:rsidP="00090B35">
            <w:r w:rsidRPr="00F3249E">
              <w:rPr>
                <w:rFonts w:eastAsia="Times New Roman"/>
              </w:rPr>
              <w:t>N.S.</w:t>
            </w:r>
          </w:p>
        </w:tc>
        <w:tc>
          <w:tcPr>
            <w:tcW w:w="130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72F38F0D" w14:textId="77777777" w:rsidR="009B0DFF" w:rsidRPr="00F3249E" w:rsidRDefault="009B0DFF" w:rsidP="00090B35">
            <w:r w:rsidRPr="00F3249E">
              <w:rPr>
                <w:rFonts w:eastAsia="Times New Roman"/>
              </w:rPr>
              <w:t>N.S.</w:t>
            </w:r>
          </w:p>
        </w:tc>
        <w:tc>
          <w:tcPr>
            <w:tcW w:w="130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04C3E7BA" w14:textId="77777777" w:rsidR="009B0DFF" w:rsidRPr="00F3249E" w:rsidRDefault="009B0DFF" w:rsidP="00090B35">
            <w:r w:rsidRPr="00F3249E">
              <w:rPr>
                <w:rFonts w:eastAsia="Times New Roman"/>
              </w:rPr>
              <w:t>N.S.</w:t>
            </w:r>
          </w:p>
        </w:tc>
        <w:tc>
          <w:tcPr>
            <w:tcW w:w="1300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6A9D83BD" w14:textId="77777777" w:rsidR="009B0DFF" w:rsidRPr="00F3249E" w:rsidRDefault="009B0DFF" w:rsidP="00090B35">
            <w:r w:rsidRPr="00F3249E">
              <w:rPr>
                <w:rFonts w:eastAsia="Times New Roman"/>
              </w:rPr>
              <w:t>N.S.</w:t>
            </w:r>
          </w:p>
        </w:tc>
      </w:tr>
      <w:tr w:rsidR="009B0DFF" w:rsidRPr="00F3249E" w14:paraId="72E71E8E" w14:textId="77777777" w:rsidTr="00090B35">
        <w:trPr>
          <w:trHeight w:val="581"/>
        </w:trPr>
        <w:tc>
          <w:tcPr>
            <w:tcW w:w="15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5566CFFC" w14:textId="77777777" w:rsidR="009B0DFF" w:rsidRPr="00F3249E" w:rsidRDefault="009B0DFF" w:rsidP="00090B35">
            <w:r w:rsidRPr="00F3249E">
              <w:t>HRSM-24 items</w:t>
            </w:r>
          </w:p>
        </w:tc>
        <w:tc>
          <w:tcPr>
            <w:tcW w:w="130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6445E13E" w14:textId="77777777" w:rsidR="009B0DFF" w:rsidRPr="00F3249E" w:rsidRDefault="009B0DFF" w:rsidP="00090B35">
            <w:r w:rsidRPr="00F3249E">
              <w:rPr>
                <w:lang w:val="de-DE"/>
              </w:rPr>
              <w:t>t = -2.47;</w:t>
            </w:r>
          </w:p>
          <w:p w14:paraId="67DEFA89" w14:textId="77777777" w:rsidR="009B0DFF" w:rsidRPr="00F3249E" w:rsidRDefault="009B0DFF" w:rsidP="00090B35">
            <w:r w:rsidRPr="00F3249E">
              <w:rPr>
                <w:lang w:val="de-DE"/>
              </w:rPr>
              <w:t>P=0.02</w:t>
            </w:r>
          </w:p>
        </w:tc>
        <w:tc>
          <w:tcPr>
            <w:tcW w:w="130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703E5300" w14:textId="77777777" w:rsidR="009B0DFF" w:rsidRPr="00F3249E" w:rsidRDefault="009B0DFF" w:rsidP="00090B35">
            <w:r w:rsidRPr="00F3249E">
              <w:rPr>
                <w:rFonts w:eastAsia="Times New Roman"/>
              </w:rPr>
              <w:t>N.S.</w:t>
            </w:r>
          </w:p>
        </w:tc>
        <w:tc>
          <w:tcPr>
            <w:tcW w:w="130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22032329" w14:textId="77777777" w:rsidR="009B0DFF" w:rsidRPr="00F3249E" w:rsidRDefault="009B0DFF" w:rsidP="00090B35">
            <w:r w:rsidRPr="00F3249E">
              <w:rPr>
                <w:rFonts w:eastAsia="Times New Roman"/>
              </w:rPr>
              <w:t>N.S.</w:t>
            </w:r>
          </w:p>
        </w:tc>
        <w:tc>
          <w:tcPr>
            <w:tcW w:w="130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6D688E9E" w14:textId="77777777" w:rsidR="009B0DFF" w:rsidRPr="00F3249E" w:rsidRDefault="009B0DFF" w:rsidP="00090B35">
            <w:r w:rsidRPr="00F3249E">
              <w:rPr>
                <w:rFonts w:eastAsia="Times New Roman"/>
              </w:rPr>
              <w:t>N.S.</w:t>
            </w:r>
          </w:p>
        </w:tc>
        <w:tc>
          <w:tcPr>
            <w:tcW w:w="1300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5F34427A" w14:textId="77777777" w:rsidR="009B0DFF" w:rsidRPr="00F3249E" w:rsidRDefault="009B0DFF" w:rsidP="00090B35">
            <w:r w:rsidRPr="00F3249E">
              <w:rPr>
                <w:rFonts w:eastAsia="Times New Roman"/>
              </w:rPr>
              <w:t>N.S.</w:t>
            </w:r>
          </w:p>
        </w:tc>
      </w:tr>
      <w:tr w:rsidR="009B0DFF" w:rsidRPr="00F3249E" w14:paraId="30D8471F" w14:textId="77777777" w:rsidTr="00090B35">
        <w:trPr>
          <w:trHeight w:val="831"/>
        </w:trPr>
        <w:tc>
          <w:tcPr>
            <w:tcW w:w="15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278C1E6E" w14:textId="77777777" w:rsidR="009B0DFF" w:rsidRPr="00F3249E" w:rsidRDefault="009B0DFF" w:rsidP="00090B35">
            <w:r w:rsidRPr="00F3249E">
              <w:t>WCST-</w:t>
            </w:r>
            <w:r w:rsidRPr="00F3249E">
              <w:rPr>
                <w:rFonts w:eastAsia="Times New Roman"/>
              </w:rPr>
              <w:t>perseverative errors</w:t>
            </w:r>
            <w:r w:rsidRPr="00F3249E">
              <w:t xml:space="preserve"> </w:t>
            </w:r>
          </w:p>
        </w:tc>
        <w:tc>
          <w:tcPr>
            <w:tcW w:w="130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45782AB7" w14:textId="77777777" w:rsidR="009B0DFF" w:rsidRPr="00F3249E" w:rsidRDefault="009B0DFF" w:rsidP="00090B35">
            <w:r w:rsidRPr="00F3249E">
              <w:rPr>
                <w:rFonts w:eastAsia="Times New Roman"/>
              </w:rPr>
              <w:t>N.S.</w:t>
            </w:r>
          </w:p>
        </w:tc>
        <w:tc>
          <w:tcPr>
            <w:tcW w:w="130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2E0B96A2" w14:textId="77777777" w:rsidR="009B0DFF" w:rsidRPr="00F3249E" w:rsidRDefault="009B0DFF" w:rsidP="00090B35">
            <w:r w:rsidRPr="00F3249E">
              <w:rPr>
                <w:rFonts w:eastAsia="Times New Roman"/>
              </w:rPr>
              <w:t>N.S.</w:t>
            </w:r>
          </w:p>
        </w:tc>
        <w:tc>
          <w:tcPr>
            <w:tcW w:w="130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0D9E8AC3" w14:textId="77777777" w:rsidR="009B0DFF" w:rsidRPr="00F3249E" w:rsidRDefault="009B0DFF" w:rsidP="00090B35">
            <w:r w:rsidRPr="00F3249E">
              <w:rPr>
                <w:rFonts w:eastAsia="Times New Roman"/>
              </w:rPr>
              <w:t>N.S.</w:t>
            </w:r>
          </w:p>
        </w:tc>
        <w:tc>
          <w:tcPr>
            <w:tcW w:w="130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163E2060" w14:textId="77777777" w:rsidR="009B0DFF" w:rsidRPr="00F3249E" w:rsidRDefault="009B0DFF" w:rsidP="00090B35">
            <w:r w:rsidRPr="00F3249E">
              <w:rPr>
                <w:rFonts w:eastAsia="Times New Roman"/>
              </w:rPr>
              <w:t>N.S.</w:t>
            </w:r>
          </w:p>
        </w:tc>
        <w:tc>
          <w:tcPr>
            <w:tcW w:w="1300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686CCBEE" w14:textId="77777777" w:rsidR="009B0DFF" w:rsidRPr="00F3249E" w:rsidRDefault="009B0DFF" w:rsidP="00090B35">
            <w:r w:rsidRPr="00F3249E">
              <w:rPr>
                <w:rFonts w:eastAsia="Times New Roman"/>
              </w:rPr>
              <w:t>N.S.</w:t>
            </w:r>
          </w:p>
        </w:tc>
      </w:tr>
      <w:tr w:rsidR="009B0DFF" w:rsidRPr="00F3249E" w14:paraId="649EBC94" w14:textId="77777777" w:rsidTr="00090B35">
        <w:trPr>
          <w:trHeight w:val="581"/>
        </w:trPr>
        <w:tc>
          <w:tcPr>
            <w:tcW w:w="15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742D4C0C" w14:textId="77777777" w:rsidR="009B0DFF" w:rsidRPr="00F3249E" w:rsidRDefault="009B0DFF" w:rsidP="00090B35">
            <w:r w:rsidRPr="00F3249E">
              <w:lastRenderedPageBreak/>
              <w:t>PMAS-CHILD</w:t>
            </w:r>
          </w:p>
        </w:tc>
        <w:tc>
          <w:tcPr>
            <w:tcW w:w="130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08CB55C2" w14:textId="77777777" w:rsidR="009B0DFF" w:rsidRPr="00F3249E" w:rsidRDefault="009B0DFF" w:rsidP="00090B35">
            <w:r w:rsidRPr="00F3249E">
              <w:rPr>
                <w:rFonts w:eastAsia="Times New Roman"/>
              </w:rPr>
              <w:t>N.S.</w:t>
            </w:r>
          </w:p>
        </w:tc>
        <w:tc>
          <w:tcPr>
            <w:tcW w:w="130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7BA5AE71" w14:textId="77777777" w:rsidR="009B0DFF" w:rsidRPr="00F3249E" w:rsidRDefault="009B0DFF" w:rsidP="00090B35">
            <w:r w:rsidRPr="00F3249E">
              <w:rPr>
                <w:rFonts w:eastAsia="Times New Roman"/>
              </w:rPr>
              <w:t>N.S.</w:t>
            </w:r>
          </w:p>
        </w:tc>
        <w:tc>
          <w:tcPr>
            <w:tcW w:w="130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1E222362" w14:textId="77777777" w:rsidR="009B0DFF" w:rsidRPr="00F3249E" w:rsidRDefault="009B0DFF" w:rsidP="00090B35">
            <w:r w:rsidRPr="00F3249E">
              <w:rPr>
                <w:rFonts w:eastAsia="Times New Roman"/>
              </w:rPr>
              <w:t>N.S.</w:t>
            </w:r>
          </w:p>
        </w:tc>
        <w:tc>
          <w:tcPr>
            <w:tcW w:w="130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1EB423AC" w14:textId="77777777" w:rsidR="009B0DFF" w:rsidRPr="00F3249E" w:rsidRDefault="009B0DFF" w:rsidP="00090B35">
            <w:r w:rsidRPr="00F3249E">
              <w:rPr>
                <w:rFonts w:eastAsia="Times New Roman"/>
              </w:rPr>
              <w:t>N.S.</w:t>
            </w:r>
          </w:p>
        </w:tc>
        <w:tc>
          <w:tcPr>
            <w:tcW w:w="1300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7FC93261" w14:textId="77777777" w:rsidR="009B0DFF" w:rsidRPr="00F3249E" w:rsidRDefault="009B0DFF" w:rsidP="00090B35">
            <w:r w:rsidRPr="00F3249E">
              <w:rPr>
                <w:rFonts w:eastAsia="Times New Roman"/>
              </w:rPr>
              <w:t>N.S.</w:t>
            </w:r>
          </w:p>
        </w:tc>
      </w:tr>
      <w:tr w:rsidR="009B0DFF" w:rsidRPr="00F3249E" w14:paraId="02EEC13C" w14:textId="77777777" w:rsidTr="00090B35">
        <w:trPr>
          <w:trHeight w:val="581"/>
        </w:trPr>
        <w:tc>
          <w:tcPr>
            <w:tcW w:w="15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38B57805" w14:textId="77777777" w:rsidR="009B0DFF" w:rsidRPr="00F3249E" w:rsidRDefault="009B0DFF" w:rsidP="00090B35">
            <w:r w:rsidRPr="00F3249E">
              <w:t>PMAS-TOTAL</w:t>
            </w:r>
          </w:p>
        </w:tc>
        <w:tc>
          <w:tcPr>
            <w:tcW w:w="130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24CA3421" w14:textId="77777777" w:rsidR="009B0DFF" w:rsidRPr="00F3249E" w:rsidRDefault="009B0DFF" w:rsidP="00090B35">
            <w:r w:rsidRPr="00F3249E">
              <w:rPr>
                <w:rFonts w:eastAsia="Times New Roman"/>
              </w:rPr>
              <w:t>N.S.</w:t>
            </w:r>
          </w:p>
        </w:tc>
        <w:tc>
          <w:tcPr>
            <w:tcW w:w="130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7C3EA76F" w14:textId="77777777" w:rsidR="009B0DFF" w:rsidRPr="00F3249E" w:rsidRDefault="009B0DFF" w:rsidP="00090B35">
            <w:r w:rsidRPr="00F3249E">
              <w:rPr>
                <w:rFonts w:eastAsia="Times New Roman"/>
              </w:rPr>
              <w:t>N.S.</w:t>
            </w:r>
          </w:p>
        </w:tc>
        <w:tc>
          <w:tcPr>
            <w:tcW w:w="130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0AAA382D" w14:textId="77777777" w:rsidR="009B0DFF" w:rsidRPr="00F3249E" w:rsidRDefault="009B0DFF" w:rsidP="00090B35">
            <w:r w:rsidRPr="00F3249E">
              <w:rPr>
                <w:rFonts w:eastAsia="Times New Roman"/>
              </w:rPr>
              <w:t>N.S.</w:t>
            </w:r>
          </w:p>
        </w:tc>
        <w:tc>
          <w:tcPr>
            <w:tcW w:w="130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3F39CAB9" w14:textId="77777777" w:rsidR="009B0DFF" w:rsidRPr="00F3249E" w:rsidRDefault="009B0DFF" w:rsidP="00090B35">
            <w:r w:rsidRPr="00F3249E">
              <w:rPr>
                <w:rFonts w:eastAsia="Times New Roman"/>
              </w:rPr>
              <w:t>N.S.</w:t>
            </w:r>
          </w:p>
        </w:tc>
        <w:tc>
          <w:tcPr>
            <w:tcW w:w="1300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2722F3C6" w14:textId="77777777" w:rsidR="009B0DFF" w:rsidRPr="00F3249E" w:rsidRDefault="009B0DFF" w:rsidP="00090B35">
            <w:r w:rsidRPr="00F3249E">
              <w:rPr>
                <w:rFonts w:eastAsia="Times New Roman"/>
              </w:rPr>
              <w:t>N.S.</w:t>
            </w:r>
          </w:p>
        </w:tc>
      </w:tr>
      <w:tr w:rsidR="009B0DFF" w:rsidRPr="00F3249E" w14:paraId="03AC04B2" w14:textId="77777777" w:rsidTr="00090B35">
        <w:trPr>
          <w:trHeight w:val="831"/>
        </w:trPr>
        <w:tc>
          <w:tcPr>
            <w:tcW w:w="15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1C77C728" w14:textId="77777777" w:rsidR="009B0DFF" w:rsidRPr="00F3249E" w:rsidRDefault="009B0DFF" w:rsidP="00090B35">
            <w:r w:rsidRPr="00F3249E">
              <w:t>Duration of Prodromal (</w:t>
            </w:r>
            <w:proofErr w:type="spellStart"/>
            <w:r w:rsidRPr="00F3249E">
              <w:t>wk</w:t>
            </w:r>
            <w:proofErr w:type="spellEnd"/>
            <w:r w:rsidRPr="00F3249E">
              <w:t>)</w:t>
            </w:r>
          </w:p>
        </w:tc>
        <w:tc>
          <w:tcPr>
            <w:tcW w:w="130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3A201164" w14:textId="77777777" w:rsidR="009B0DFF" w:rsidRPr="00F3249E" w:rsidRDefault="009B0DFF" w:rsidP="00090B35">
            <w:r w:rsidRPr="00F3249E">
              <w:rPr>
                <w:rFonts w:eastAsia="Times New Roman"/>
              </w:rPr>
              <w:t>N.S.</w:t>
            </w:r>
          </w:p>
        </w:tc>
        <w:tc>
          <w:tcPr>
            <w:tcW w:w="130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7B47FB39" w14:textId="77777777" w:rsidR="009B0DFF" w:rsidRPr="00F3249E" w:rsidRDefault="009B0DFF" w:rsidP="00090B35">
            <w:r w:rsidRPr="00F3249E">
              <w:rPr>
                <w:rFonts w:eastAsia="Times New Roman"/>
              </w:rPr>
              <w:t>N.S.</w:t>
            </w:r>
          </w:p>
        </w:tc>
        <w:tc>
          <w:tcPr>
            <w:tcW w:w="130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137DA801" w14:textId="77777777" w:rsidR="009B0DFF" w:rsidRPr="00F3249E" w:rsidRDefault="009B0DFF" w:rsidP="00090B35">
            <w:r w:rsidRPr="00F3249E">
              <w:rPr>
                <w:rFonts w:eastAsia="Times New Roman"/>
              </w:rPr>
              <w:t>N.S.</w:t>
            </w:r>
          </w:p>
        </w:tc>
        <w:tc>
          <w:tcPr>
            <w:tcW w:w="130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56A2F039" w14:textId="77777777" w:rsidR="009B0DFF" w:rsidRPr="00F3249E" w:rsidRDefault="009B0DFF" w:rsidP="00090B35">
            <w:r w:rsidRPr="00F3249E">
              <w:rPr>
                <w:rFonts w:eastAsia="Times New Roman"/>
              </w:rPr>
              <w:t>N.S.</w:t>
            </w:r>
          </w:p>
        </w:tc>
        <w:tc>
          <w:tcPr>
            <w:tcW w:w="1300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43E6ADF2" w14:textId="77777777" w:rsidR="009B0DFF" w:rsidRPr="00F3249E" w:rsidRDefault="009B0DFF" w:rsidP="00090B35">
            <w:r w:rsidRPr="00F3249E">
              <w:rPr>
                <w:rFonts w:eastAsia="Times New Roman"/>
              </w:rPr>
              <w:t>N.S.</w:t>
            </w:r>
          </w:p>
        </w:tc>
      </w:tr>
      <w:tr w:rsidR="009B0DFF" w:rsidRPr="00F3249E" w14:paraId="11B8552E" w14:textId="77777777" w:rsidTr="00090B35">
        <w:trPr>
          <w:trHeight w:val="581"/>
        </w:trPr>
        <w:tc>
          <w:tcPr>
            <w:tcW w:w="15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793CC3BA" w14:textId="77777777" w:rsidR="009B0DFF" w:rsidRPr="00F3249E" w:rsidRDefault="009B0DFF" w:rsidP="00090B35">
            <w:r w:rsidRPr="00F3249E">
              <w:t>CLUSTER-A</w:t>
            </w:r>
          </w:p>
        </w:tc>
        <w:tc>
          <w:tcPr>
            <w:tcW w:w="130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2B2DB713" w14:textId="77777777" w:rsidR="009B0DFF" w:rsidRPr="00F3249E" w:rsidRDefault="009B0DFF" w:rsidP="00090B35">
            <w:r w:rsidRPr="00F3249E">
              <w:rPr>
                <w:rFonts w:eastAsia="Times New Roman"/>
              </w:rPr>
              <w:t>N.S.</w:t>
            </w:r>
          </w:p>
        </w:tc>
        <w:tc>
          <w:tcPr>
            <w:tcW w:w="130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13D51B2A" w14:textId="77777777" w:rsidR="009B0DFF" w:rsidRPr="00F3249E" w:rsidRDefault="009B0DFF" w:rsidP="00090B35">
            <w:r w:rsidRPr="00F3249E">
              <w:rPr>
                <w:rFonts w:eastAsia="Times New Roman"/>
              </w:rPr>
              <w:t>N.S.</w:t>
            </w:r>
          </w:p>
        </w:tc>
        <w:tc>
          <w:tcPr>
            <w:tcW w:w="130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717FC3C4" w14:textId="77777777" w:rsidR="009B0DFF" w:rsidRPr="00F3249E" w:rsidRDefault="009B0DFF" w:rsidP="00090B35">
            <w:r w:rsidRPr="00F3249E">
              <w:rPr>
                <w:rFonts w:eastAsia="Times New Roman"/>
              </w:rPr>
              <w:t>N.S.</w:t>
            </w:r>
          </w:p>
        </w:tc>
        <w:tc>
          <w:tcPr>
            <w:tcW w:w="130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4D86282B" w14:textId="77777777" w:rsidR="009B0DFF" w:rsidRPr="00F3249E" w:rsidRDefault="009B0DFF" w:rsidP="00090B35">
            <w:r w:rsidRPr="00F3249E">
              <w:rPr>
                <w:rFonts w:eastAsia="Times New Roman"/>
              </w:rPr>
              <w:t>N.S.</w:t>
            </w:r>
          </w:p>
        </w:tc>
        <w:tc>
          <w:tcPr>
            <w:tcW w:w="1300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2EBFDE1A" w14:textId="77777777" w:rsidR="009B0DFF" w:rsidRPr="00F3249E" w:rsidRDefault="009B0DFF" w:rsidP="00090B35">
            <w:r w:rsidRPr="00F3249E">
              <w:rPr>
                <w:rFonts w:eastAsia="Times New Roman"/>
              </w:rPr>
              <w:t>N.S.</w:t>
            </w:r>
          </w:p>
        </w:tc>
      </w:tr>
      <w:tr w:rsidR="009B0DFF" w:rsidRPr="00F3249E" w14:paraId="4595671C" w14:textId="77777777" w:rsidTr="00090B35">
        <w:trPr>
          <w:trHeight w:val="581"/>
        </w:trPr>
        <w:tc>
          <w:tcPr>
            <w:tcW w:w="15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67A86EFF" w14:textId="77777777" w:rsidR="009B0DFF" w:rsidRPr="00F3249E" w:rsidRDefault="009B0DFF" w:rsidP="00090B35">
            <w:r w:rsidRPr="00F3249E">
              <w:t>CLUSTER-B</w:t>
            </w:r>
          </w:p>
        </w:tc>
        <w:tc>
          <w:tcPr>
            <w:tcW w:w="130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43B709B3" w14:textId="77777777" w:rsidR="009B0DFF" w:rsidRPr="00F3249E" w:rsidRDefault="009B0DFF" w:rsidP="00090B35">
            <w:r w:rsidRPr="00F3249E">
              <w:rPr>
                <w:rFonts w:eastAsia="Times New Roman"/>
              </w:rPr>
              <w:t>N.S.</w:t>
            </w:r>
          </w:p>
        </w:tc>
        <w:tc>
          <w:tcPr>
            <w:tcW w:w="130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5FFBE26E" w14:textId="77777777" w:rsidR="009B0DFF" w:rsidRPr="00F3249E" w:rsidRDefault="009B0DFF" w:rsidP="00090B35">
            <w:r w:rsidRPr="00F3249E">
              <w:rPr>
                <w:rFonts w:eastAsia="Times New Roman"/>
              </w:rPr>
              <w:t>N.S.</w:t>
            </w:r>
          </w:p>
        </w:tc>
        <w:tc>
          <w:tcPr>
            <w:tcW w:w="130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5D2A7DF6" w14:textId="77777777" w:rsidR="009B0DFF" w:rsidRPr="00F3249E" w:rsidRDefault="009B0DFF" w:rsidP="00090B35">
            <w:r w:rsidRPr="00F3249E">
              <w:rPr>
                <w:lang w:val="pl-PL"/>
              </w:rPr>
              <w:t xml:space="preserve">t </w:t>
            </w:r>
            <w:proofErr w:type="gramStart"/>
            <w:r w:rsidRPr="00F3249E">
              <w:rPr>
                <w:lang w:val="pl-PL"/>
              </w:rPr>
              <w:t>=  -</w:t>
            </w:r>
            <w:proofErr w:type="gramEnd"/>
            <w:r w:rsidRPr="00F3249E">
              <w:rPr>
                <w:lang w:val="pl-PL"/>
              </w:rPr>
              <w:t>2.29;</w:t>
            </w:r>
          </w:p>
          <w:p w14:paraId="422F24B4" w14:textId="77777777" w:rsidR="009B0DFF" w:rsidRPr="00F3249E" w:rsidRDefault="009B0DFF" w:rsidP="00090B35">
            <w:r w:rsidRPr="00F3249E">
              <w:rPr>
                <w:lang w:val="pl-PL"/>
              </w:rPr>
              <w:t>P=0.03</w:t>
            </w:r>
          </w:p>
        </w:tc>
        <w:tc>
          <w:tcPr>
            <w:tcW w:w="130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259FDB2B" w14:textId="77777777" w:rsidR="009B0DFF" w:rsidRPr="00F3249E" w:rsidRDefault="009B0DFF" w:rsidP="00090B35">
            <w:r w:rsidRPr="00F3249E">
              <w:rPr>
                <w:rFonts w:eastAsia="Times New Roman"/>
              </w:rPr>
              <w:t>N.S.</w:t>
            </w:r>
          </w:p>
        </w:tc>
        <w:tc>
          <w:tcPr>
            <w:tcW w:w="1300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00A7C8EE" w14:textId="77777777" w:rsidR="009B0DFF" w:rsidRPr="00F3249E" w:rsidRDefault="009B0DFF" w:rsidP="00090B35">
            <w:r w:rsidRPr="00F3249E">
              <w:rPr>
                <w:lang w:val="pl-PL"/>
              </w:rPr>
              <w:t xml:space="preserve">t </w:t>
            </w:r>
            <w:proofErr w:type="gramStart"/>
            <w:r w:rsidRPr="00F3249E">
              <w:rPr>
                <w:lang w:val="pl-PL"/>
              </w:rPr>
              <w:t>=  2.12</w:t>
            </w:r>
            <w:proofErr w:type="gramEnd"/>
            <w:r w:rsidRPr="00F3249E">
              <w:rPr>
                <w:lang w:val="pl-PL"/>
              </w:rPr>
              <w:t>;</w:t>
            </w:r>
          </w:p>
          <w:p w14:paraId="3FD410CD" w14:textId="77777777" w:rsidR="009B0DFF" w:rsidRPr="00F3249E" w:rsidRDefault="009B0DFF" w:rsidP="00090B35">
            <w:r w:rsidRPr="00F3249E">
              <w:rPr>
                <w:lang w:val="pl-PL"/>
              </w:rPr>
              <w:t>P=0.04</w:t>
            </w:r>
          </w:p>
        </w:tc>
      </w:tr>
      <w:tr w:rsidR="009B0DFF" w:rsidRPr="00F3249E" w14:paraId="73DA00AD" w14:textId="77777777" w:rsidTr="00090B35">
        <w:trPr>
          <w:trHeight w:val="279"/>
        </w:trPr>
        <w:tc>
          <w:tcPr>
            <w:tcW w:w="15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0FA16BED" w14:textId="77777777" w:rsidR="009B0DFF" w:rsidRPr="00F3249E" w:rsidRDefault="009B0DFF" w:rsidP="00090B35">
            <w:r w:rsidRPr="00F3249E">
              <w:t>CLUSTER-C</w:t>
            </w:r>
          </w:p>
        </w:tc>
        <w:tc>
          <w:tcPr>
            <w:tcW w:w="130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3EB612E7" w14:textId="77777777" w:rsidR="009B0DFF" w:rsidRPr="00F3249E" w:rsidRDefault="009B0DFF" w:rsidP="00090B35">
            <w:r w:rsidRPr="00F3249E">
              <w:rPr>
                <w:rFonts w:eastAsia="Times New Roman"/>
              </w:rPr>
              <w:t>N.S.</w:t>
            </w:r>
          </w:p>
        </w:tc>
        <w:tc>
          <w:tcPr>
            <w:tcW w:w="130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69FFFD69" w14:textId="77777777" w:rsidR="009B0DFF" w:rsidRPr="00F3249E" w:rsidRDefault="009B0DFF" w:rsidP="00090B35">
            <w:r w:rsidRPr="00F3249E">
              <w:rPr>
                <w:rFonts w:eastAsia="Times New Roman"/>
              </w:rPr>
              <w:t>N.S.</w:t>
            </w:r>
          </w:p>
        </w:tc>
        <w:tc>
          <w:tcPr>
            <w:tcW w:w="130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1CA988A7" w14:textId="77777777" w:rsidR="009B0DFF" w:rsidRPr="00F3249E" w:rsidRDefault="009B0DFF" w:rsidP="00090B35">
            <w:r w:rsidRPr="00F3249E">
              <w:rPr>
                <w:rFonts w:eastAsia="Times New Roman"/>
              </w:rPr>
              <w:t>N.S.</w:t>
            </w:r>
          </w:p>
        </w:tc>
        <w:tc>
          <w:tcPr>
            <w:tcW w:w="130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2EEC2A89" w14:textId="77777777" w:rsidR="009B0DFF" w:rsidRPr="00F3249E" w:rsidRDefault="009B0DFF" w:rsidP="00090B35">
            <w:r w:rsidRPr="00F3249E">
              <w:rPr>
                <w:rFonts w:eastAsia="Times New Roman"/>
              </w:rPr>
              <w:t>N.S.</w:t>
            </w:r>
          </w:p>
        </w:tc>
        <w:tc>
          <w:tcPr>
            <w:tcW w:w="1300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3528A8A1" w14:textId="77777777" w:rsidR="009B0DFF" w:rsidRPr="00F3249E" w:rsidRDefault="009B0DFF" w:rsidP="00090B35">
            <w:r w:rsidRPr="00F3249E">
              <w:rPr>
                <w:rFonts w:eastAsia="Times New Roman"/>
              </w:rPr>
              <w:t>N.S.</w:t>
            </w:r>
          </w:p>
        </w:tc>
      </w:tr>
    </w:tbl>
    <w:p w14:paraId="502F0994" w14:textId="378F42DD" w:rsidR="009B0DFF" w:rsidRDefault="009B0DFF" w:rsidP="00F672AD">
      <w:pPr>
        <w:spacing w:line="480" w:lineRule="auto"/>
        <w:rPr>
          <w:rFonts w:ascii="Arial" w:eastAsia="Times New Roman" w:hAnsi="Arial" w:cs="Arial"/>
          <w:color w:val="252525"/>
          <w:shd w:val="clear" w:color="auto" w:fill="FFFFFF"/>
        </w:rPr>
      </w:pPr>
    </w:p>
    <w:p w14:paraId="0E04F8CC" w14:textId="220BE5EF" w:rsidR="009B0DFF" w:rsidRDefault="009B0DFF" w:rsidP="00F672AD">
      <w:pPr>
        <w:spacing w:line="480" w:lineRule="auto"/>
        <w:rPr>
          <w:rFonts w:ascii="Arial" w:eastAsia="Times New Roman" w:hAnsi="Arial" w:cs="Arial"/>
          <w:color w:val="252525"/>
          <w:shd w:val="clear" w:color="auto" w:fill="FFFFFF"/>
        </w:rPr>
      </w:pPr>
      <w:r>
        <w:rPr>
          <w:rFonts w:ascii="Arial" w:eastAsia="Times New Roman" w:hAnsi="Arial" w:cs="Arial"/>
          <w:color w:val="252525"/>
          <w:shd w:val="clear" w:color="auto" w:fill="FFFFFF"/>
        </w:rPr>
        <w:t xml:space="preserve">Table S2. </w:t>
      </w:r>
      <w:r>
        <w:rPr>
          <w:rFonts w:ascii="Arial" w:eastAsia="Times New Roman" w:hAnsi="Arial" w:cs="Arial"/>
          <w:color w:val="252525"/>
          <w:shd w:val="clear" w:color="auto" w:fill="FFFFFF"/>
        </w:rPr>
        <w:t>SA</w:t>
      </w:r>
      <w:r>
        <w:rPr>
          <w:rFonts w:ascii="Arial" w:eastAsia="Times New Roman" w:hAnsi="Arial" w:cs="Arial"/>
          <w:color w:val="252525"/>
          <w:shd w:val="clear" w:color="auto" w:fill="FFFFFF"/>
        </w:rPr>
        <w:t>P</w:t>
      </w:r>
      <w:r>
        <w:rPr>
          <w:rFonts w:ascii="Arial" w:eastAsia="Times New Roman" w:hAnsi="Arial" w:cs="Arial"/>
          <w:color w:val="252525"/>
          <w:shd w:val="clear" w:color="auto" w:fill="FFFFFF"/>
        </w:rPr>
        <w:t>S as predictor: Comparisons among trajectory groups</w:t>
      </w:r>
    </w:p>
    <w:tbl>
      <w:tblPr>
        <w:tblW w:w="7700" w:type="dxa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1455"/>
        <w:gridCol w:w="1249"/>
        <w:gridCol w:w="1249"/>
        <w:gridCol w:w="1251"/>
        <w:gridCol w:w="1247"/>
        <w:gridCol w:w="1249"/>
      </w:tblGrid>
      <w:tr w:rsidR="009B0DFF" w:rsidRPr="0035485E" w14:paraId="433F3FD1" w14:textId="77777777" w:rsidTr="00090B35">
        <w:trPr>
          <w:trHeight w:val="827"/>
        </w:trPr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79983355" w14:textId="77777777" w:rsidR="009B0DFF" w:rsidRPr="0035485E" w:rsidRDefault="009B0DFF" w:rsidP="00090B35"/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5EF64414" w14:textId="77777777" w:rsidR="009B0DFF" w:rsidRPr="0035485E" w:rsidRDefault="009B0DFF" w:rsidP="00090B35">
            <w:r w:rsidRPr="0035485E">
              <w:t>Good vs. catch-up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289EAB61" w14:textId="77777777" w:rsidR="009B0DFF" w:rsidRPr="0035485E" w:rsidRDefault="009B0DFF" w:rsidP="00090B35">
            <w:r w:rsidRPr="0035485E">
              <w:t>Good vs. Middle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6A21623B" w14:textId="77777777" w:rsidR="009B0DFF" w:rsidRPr="0035485E" w:rsidRDefault="009B0DFF" w:rsidP="00090B35">
            <w:r w:rsidRPr="0035485E">
              <w:t>Catch-up vs. Middle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1DC261E7" w14:textId="77777777" w:rsidR="009B0DFF" w:rsidRPr="0035485E" w:rsidRDefault="009B0DFF" w:rsidP="00090B35">
            <w:r w:rsidRPr="0035485E">
              <w:t>Catch-up vs. Poor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4532A70C" w14:textId="77777777" w:rsidR="009B0DFF" w:rsidRPr="0035485E" w:rsidRDefault="009B0DFF" w:rsidP="00090B35">
            <w:r w:rsidRPr="0035485E">
              <w:t>Middle vs. Poor</w:t>
            </w:r>
          </w:p>
        </w:tc>
      </w:tr>
      <w:tr w:rsidR="009B0DFF" w:rsidRPr="0035485E" w14:paraId="5696944F" w14:textId="77777777" w:rsidTr="00090B35">
        <w:trPr>
          <w:trHeight w:val="377"/>
        </w:trPr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6C800133" w14:textId="77777777" w:rsidR="009B0DFF" w:rsidRPr="0035485E" w:rsidRDefault="009B0DFF" w:rsidP="00090B35">
            <w:r w:rsidRPr="0035485E">
              <w:t>SCZ (%)</w:t>
            </w:r>
          </w:p>
        </w:tc>
        <w:tc>
          <w:tcPr>
            <w:tcW w:w="1260" w:type="dxa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05BAFE49" w14:textId="77777777" w:rsidR="009B0DFF" w:rsidRPr="0035485E" w:rsidRDefault="009B0DFF" w:rsidP="00090B35">
            <w:r w:rsidRPr="0035485E">
              <w:t>N.S.</w:t>
            </w:r>
          </w:p>
        </w:tc>
        <w:tc>
          <w:tcPr>
            <w:tcW w:w="1260" w:type="dxa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71B9FAA0" w14:textId="77777777" w:rsidR="009B0DFF" w:rsidRPr="0035485E" w:rsidRDefault="009B0DFF" w:rsidP="00090B35">
            <w:r w:rsidRPr="0035485E">
              <w:t>N.S.</w:t>
            </w:r>
          </w:p>
        </w:tc>
        <w:tc>
          <w:tcPr>
            <w:tcW w:w="1260" w:type="dxa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06D0D09A" w14:textId="77777777" w:rsidR="009B0DFF" w:rsidRPr="0035485E" w:rsidRDefault="009B0DFF" w:rsidP="00090B35">
            <w:r w:rsidRPr="0035485E">
              <w:rPr>
                <w:lang w:val="el-GR"/>
              </w:rPr>
              <w:t xml:space="preserve">χ2 </w:t>
            </w:r>
            <w:r w:rsidRPr="0035485E">
              <w:rPr>
                <w:lang w:val="is-IS"/>
              </w:rPr>
              <w:t>=6.54;</w:t>
            </w:r>
          </w:p>
          <w:p w14:paraId="13DF5CD2" w14:textId="77777777" w:rsidR="009B0DFF" w:rsidRPr="0035485E" w:rsidRDefault="009B0DFF" w:rsidP="00090B35">
            <w:r w:rsidRPr="0035485E">
              <w:rPr>
                <w:lang w:val="is-IS"/>
              </w:rPr>
              <w:t>P= 0.01</w:t>
            </w:r>
          </w:p>
        </w:tc>
        <w:tc>
          <w:tcPr>
            <w:tcW w:w="1260" w:type="dxa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7AF89297" w14:textId="77777777" w:rsidR="009B0DFF" w:rsidRPr="0035485E" w:rsidRDefault="009B0DFF" w:rsidP="00090B35">
            <w:r w:rsidRPr="0035485E">
              <w:t>N.S.</w:t>
            </w:r>
          </w:p>
        </w:tc>
        <w:tc>
          <w:tcPr>
            <w:tcW w:w="1260" w:type="dxa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2D1CB4CD" w14:textId="77777777" w:rsidR="009B0DFF" w:rsidRPr="0035485E" w:rsidRDefault="009B0DFF" w:rsidP="00090B35">
            <w:r w:rsidRPr="0035485E">
              <w:rPr>
                <w:lang w:val="el-GR"/>
              </w:rPr>
              <w:t xml:space="preserve">χ2 </w:t>
            </w:r>
            <w:r w:rsidRPr="0035485E">
              <w:rPr>
                <w:lang w:val="is-IS"/>
              </w:rPr>
              <w:t>=7.98;</w:t>
            </w:r>
          </w:p>
          <w:p w14:paraId="4150DF62" w14:textId="77777777" w:rsidR="009B0DFF" w:rsidRPr="0035485E" w:rsidRDefault="009B0DFF" w:rsidP="00090B35">
            <w:r w:rsidRPr="0035485E">
              <w:rPr>
                <w:lang w:val="is-IS"/>
              </w:rPr>
              <w:t>P= 0.005</w:t>
            </w:r>
          </w:p>
        </w:tc>
      </w:tr>
      <w:tr w:rsidR="009B0DFF" w:rsidRPr="0035485E" w14:paraId="04915E8D" w14:textId="77777777" w:rsidTr="00090B35">
        <w:trPr>
          <w:trHeight w:val="573"/>
        </w:trPr>
        <w:tc>
          <w:tcPr>
            <w:tcW w:w="1460" w:type="dxa"/>
            <w:tcBorders>
              <w:top w:val="nil"/>
              <w:left w:val="single" w:sz="8" w:space="0" w:color="000000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69C46F24" w14:textId="77777777" w:rsidR="009B0DFF" w:rsidRPr="0035485E" w:rsidRDefault="009B0DFF" w:rsidP="00090B35">
            <w:r w:rsidRPr="0035485E">
              <w:t>Affective psychosis (%)</w:t>
            </w:r>
          </w:p>
        </w:tc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2FE8AD1E" w14:textId="77777777" w:rsidR="009B0DFF" w:rsidRPr="0035485E" w:rsidRDefault="009B0DFF" w:rsidP="00090B35"/>
        </w:tc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0C46271A" w14:textId="77777777" w:rsidR="009B0DFF" w:rsidRPr="0035485E" w:rsidRDefault="009B0DFF" w:rsidP="00090B35"/>
        </w:tc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7A56C3B1" w14:textId="77777777" w:rsidR="009B0DFF" w:rsidRPr="0035485E" w:rsidRDefault="009B0DFF" w:rsidP="00090B35"/>
        </w:tc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6D9E66CB" w14:textId="77777777" w:rsidR="009B0DFF" w:rsidRPr="0035485E" w:rsidRDefault="009B0DFF" w:rsidP="00090B35"/>
        </w:tc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70DA5F92" w14:textId="77777777" w:rsidR="009B0DFF" w:rsidRPr="0035485E" w:rsidRDefault="009B0DFF" w:rsidP="00090B35"/>
        </w:tc>
      </w:tr>
      <w:tr w:rsidR="009B0DFF" w:rsidRPr="0035485E" w14:paraId="5739F27D" w14:textId="77777777" w:rsidTr="00090B35">
        <w:trPr>
          <w:trHeight w:val="553"/>
        </w:trPr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57E4FA19" w14:textId="77777777" w:rsidR="009B0DFF" w:rsidRPr="0035485E" w:rsidRDefault="009B0DFF" w:rsidP="00090B35">
            <w:r w:rsidRPr="0035485E">
              <w:t>SEX Male (%)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065B77BD" w14:textId="77777777" w:rsidR="009B0DFF" w:rsidRPr="0035485E" w:rsidRDefault="009B0DFF" w:rsidP="00090B35">
            <w:r w:rsidRPr="0035485E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7E0D3B4A" w14:textId="77777777" w:rsidR="009B0DFF" w:rsidRPr="0035485E" w:rsidRDefault="009B0DFF" w:rsidP="00090B35">
            <w:r w:rsidRPr="0035485E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5CA87779" w14:textId="77777777" w:rsidR="009B0DFF" w:rsidRPr="0035485E" w:rsidRDefault="009B0DFF" w:rsidP="00090B35">
            <w:r w:rsidRPr="0035485E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45FC44E2" w14:textId="77777777" w:rsidR="009B0DFF" w:rsidRPr="0035485E" w:rsidRDefault="009B0DFF" w:rsidP="00090B35">
            <w:r w:rsidRPr="0035485E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79EB6977" w14:textId="77777777" w:rsidR="009B0DFF" w:rsidRPr="0035485E" w:rsidRDefault="009B0DFF" w:rsidP="00090B35">
            <w:r w:rsidRPr="0035485E">
              <w:t>N.S.</w:t>
            </w:r>
          </w:p>
        </w:tc>
      </w:tr>
      <w:tr w:rsidR="009B0DFF" w:rsidRPr="0035485E" w14:paraId="719F49F4" w14:textId="77777777" w:rsidTr="00090B35">
        <w:trPr>
          <w:trHeight w:val="278"/>
        </w:trPr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651893C7" w14:textId="77777777" w:rsidR="009B0DFF" w:rsidRPr="0035485E" w:rsidRDefault="009B0DFF" w:rsidP="00090B35">
            <w:r w:rsidRPr="0035485E">
              <w:t>White</w:t>
            </w:r>
          </w:p>
        </w:tc>
        <w:tc>
          <w:tcPr>
            <w:tcW w:w="1260" w:type="dxa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7AEA287C" w14:textId="77777777" w:rsidR="009B0DFF" w:rsidRPr="0035485E" w:rsidRDefault="009B0DFF" w:rsidP="00090B35">
            <w:r w:rsidRPr="0035485E">
              <w:t>N.S.</w:t>
            </w:r>
          </w:p>
        </w:tc>
        <w:tc>
          <w:tcPr>
            <w:tcW w:w="1260" w:type="dxa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04200C2B" w14:textId="77777777" w:rsidR="009B0DFF" w:rsidRPr="0035485E" w:rsidRDefault="009B0DFF" w:rsidP="00090B35">
            <w:r w:rsidRPr="0035485E">
              <w:t>N.S.</w:t>
            </w:r>
          </w:p>
        </w:tc>
        <w:tc>
          <w:tcPr>
            <w:tcW w:w="1260" w:type="dxa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5C7F8F7B" w14:textId="77777777" w:rsidR="009B0DFF" w:rsidRPr="0035485E" w:rsidRDefault="009B0DFF" w:rsidP="00090B35">
            <w:r w:rsidRPr="0035485E">
              <w:t>N.S.</w:t>
            </w:r>
          </w:p>
        </w:tc>
        <w:tc>
          <w:tcPr>
            <w:tcW w:w="1260" w:type="dxa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24B054ED" w14:textId="77777777" w:rsidR="009B0DFF" w:rsidRPr="0035485E" w:rsidRDefault="009B0DFF" w:rsidP="00090B35">
            <w:r w:rsidRPr="0035485E">
              <w:rPr>
                <w:lang w:val="el-GR"/>
              </w:rPr>
              <w:t xml:space="preserve">χ2 </w:t>
            </w:r>
            <w:r w:rsidRPr="0035485E">
              <w:rPr>
                <w:lang w:val="is-IS"/>
              </w:rPr>
              <w:t xml:space="preserve">=5.97;   </w:t>
            </w:r>
          </w:p>
          <w:p w14:paraId="1BB6C983" w14:textId="77777777" w:rsidR="009B0DFF" w:rsidRPr="0035485E" w:rsidRDefault="009B0DFF" w:rsidP="00090B35">
            <w:r w:rsidRPr="0035485E">
              <w:rPr>
                <w:lang w:val="is-IS"/>
              </w:rPr>
              <w:t>P= 0.02</w:t>
            </w:r>
          </w:p>
        </w:tc>
        <w:tc>
          <w:tcPr>
            <w:tcW w:w="1260" w:type="dxa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4E5D7005" w14:textId="77777777" w:rsidR="009B0DFF" w:rsidRPr="0035485E" w:rsidRDefault="009B0DFF" w:rsidP="00090B35">
            <w:r w:rsidRPr="0035485E">
              <w:t>N.S.</w:t>
            </w:r>
          </w:p>
        </w:tc>
      </w:tr>
      <w:tr w:rsidR="009B0DFF" w:rsidRPr="0035485E" w14:paraId="4CC749B1" w14:textId="77777777" w:rsidTr="00090B35">
        <w:trPr>
          <w:trHeight w:val="278"/>
        </w:trPr>
        <w:tc>
          <w:tcPr>
            <w:tcW w:w="1460" w:type="dxa"/>
            <w:tcBorders>
              <w:top w:val="nil"/>
              <w:left w:val="single" w:sz="8" w:space="0" w:color="000000"/>
              <w:bottom w:val="nil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06E50331" w14:textId="77777777" w:rsidR="009B0DFF" w:rsidRPr="0035485E" w:rsidRDefault="009B0DFF" w:rsidP="00090B35">
            <w:r w:rsidRPr="0035485E">
              <w:t>AA</w:t>
            </w:r>
          </w:p>
        </w:tc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1AB8117F" w14:textId="77777777" w:rsidR="009B0DFF" w:rsidRPr="0035485E" w:rsidRDefault="009B0DFF" w:rsidP="00090B35"/>
        </w:tc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2283EC70" w14:textId="77777777" w:rsidR="009B0DFF" w:rsidRPr="0035485E" w:rsidRDefault="009B0DFF" w:rsidP="00090B35"/>
        </w:tc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3A123A1D" w14:textId="77777777" w:rsidR="009B0DFF" w:rsidRPr="0035485E" w:rsidRDefault="009B0DFF" w:rsidP="00090B35"/>
        </w:tc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684C3191" w14:textId="77777777" w:rsidR="009B0DFF" w:rsidRPr="0035485E" w:rsidRDefault="009B0DFF" w:rsidP="00090B35"/>
        </w:tc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4E166902" w14:textId="77777777" w:rsidR="009B0DFF" w:rsidRPr="0035485E" w:rsidRDefault="009B0DFF" w:rsidP="00090B35"/>
        </w:tc>
      </w:tr>
      <w:tr w:rsidR="009B0DFF" w:rsidRPr="0035485E" w14:paraId="53933C39" w14:textId="77777777" w:rsidTr="00090B35">
        <w:trPr>
          <w:trHeight w:val="294"/>
        </w:trPr>
        <w:tc>
          <w:tcPr>
            <w:tcW w:w="1460" w:type="dxa"/>
            <w:tcBorders>
              <w:top w:val="nil"/>
              <w:left w:val="single" w:sz="8" w:space="0" w:color="000000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1462EE95" w14:textId="77777777" w:rsidR="009B0DFF" w:rsidRPr="0035485E" w:rsidRDefault="009B0DFF" w:rsidP="00090B35">
            <w:r w:rsidRPr="0035485E">
              <w:t>Others</w:t>
            </w:r>
          </w:p>
        </w:tc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32679775" w14:textId="77777777" w:rsidR="009B0DFF" w:rsidRPr="0035485E" w:rsidRDefault="009B0DFF" w:rsidP="00090B35"/>
        </w:tc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4B2A285D" w14:textId="77777777" w:rsidR="009B0DFF" w:rsidRPr="0035485E" w:rsidRDefault="009B0DFF" w:rsidP="00090B35"/>
        </w:tc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2B5B4EDA" w14:textId="77777777" w:rsidR="009B0DFF" w:rsidRPr="0035485E" w:rsidRDefault="009B0DFF" w:rsidP="00090B35"/>
        </w:tc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68ECDD94" w14:textId="77777777" w:rsidR="009B0DFF" w:rsidRPr="0035485E" w:rsidRDefault="009B0DFF" w:rsidP="00090B35"/>
        </w:tc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61FD758B" w14:textId="77777777" w:rsidR="009B0DFF" w:rsidRPr="0035485E" w:rsidRDefault="009B0DFF" w:rsidP="00090B35"/>
        </w:tc>
      </w:tr>
      <w:tr w:rsidR="009B0DFF" w:rsidRPr="0035485E" w14:paraId="163D4D55" w14:textId="77777777" w:rsidTr="00090B35">
        <w:trPr>
          <w:trHeight w:val="526"/>
        </w:trPr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527A31AB" w14:textId="77777777" w:rsidR="009B0DFF" w:rsidRPr="0035485E" w:rsidRDefault="009B0DFF" w:rsidP="00090B35">
            <w:proofErr w:type="spellStart"/>
            <w:r w:rsidRPr="0035485E">
              <w:t>Avg</w:t>
            </w:r>
            <w:proofErr w:type="spellEnd"/>
            <w:r w:rsidRPr="0035485E">
              <w:t xml:space="preserve"> IQ score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34D05A98" w14:textId="77777777" w:rsidR="009B0DFF" w:rsidRPr="0035485E" w:rsidRDefault="009B0DFF" w:rsidP="00090B35">
            <w:r w:rsidRPr="0035485E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38303B28" w14:textId="77777777" w:rsidR="009B0DFF" w:rsidRPr="0035485E" w:rsidRDefault="009B0DFF" w:rsidP="00090B35">
            <w:r w:rsidRPr="0035485E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2D5A4161" w14:textId="77777777" w:rsidR="009B0DFF" w:rsidRPr="0035485E" w:rsidRDefault="009B0DFF" w:rsidP="00090B35">
            <w:r w:rsidRPr="0035485E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7A8AE387" w14:textId="77777777" w:rsidR="009B0DFF" w:rsidRPr="0035485E" w:rsidRDefault="009B0DFF" w:rsidP="00090B35">
            <w:r w:rsidRPr="0035485E">
              <w:rPr>
                <w:lang w:val="nb-NO"/>
              </w:rPr>
              <w:t xml:space="preserve">t </w:t>
            </w:r>
            <w:proofErr w:type="gramStart"/>
            <w:r w:rsidRPr="0035485E">
              <w:rPr>
                <w:lang w:val="nb-NO"/>
              </w:rPr>
              <w:t>=  2.38</w:t>
            </w:r>
            <w:proofErr w:type="gramEnd"/>
            <w:r w:rsidRPr="0035485E">
              <w:rPr>
                <w:lang w:val="nb-NO"/>
              </w:rPr>
              <w:t>;</w:t>
            </w:r>
          </w:p>
          <w:p w14:paraId="3D47A236" w14:textId="77777777" w:rsidR="009B0DFF" w:rsidRPr="0035485E" w:rsidRDefault="009B0DFF" w:rsidP="00090B35">
            <w:r w:rsidRPr="0035485E">
              <w:rPr>
                <w:lang w:val="nb-NO"/>
              </w:rPr>
              <w:t>P=0.02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0026C850" w14:textId="77777777" w:rsidR="009B0DFF" w:rsidRPr="0035485E" w:rsidRDefault="009B0DFF" w:rsidP="00090B35">
            <w:r w:rsidRPr="0035485E">
              <w:rPr>
                <w:lang w:val="nb-NO"/>
              </w:rPr>
              <w:t xml:space="preserve">t </w:t>
            </w:r>
            <w:proofErr w:type="gramStart"/>
            <w:r w:rsidRPr="0035485E">
              <w:rPr>
                <w:lang w:val="nb-NO"/>
              </w:rPr>
              <w:t>=  2.08</w:t>
            </w:r>
            <w:proofErr w:type="gramEnd"/>
            <w:r w:rsidRPr="0035485E">
              <w:rPr>
                <w:lang w:val="nb-NO"/>
              </w:rPr>
              <w:t>;</w:t>
            </w:r>
          </w:p>
          <w:p w14:paraId="6ADF5E9B" w14:textId="77777777" w:rsidR="009B0DFF" w:rsidRPr="0035485E" w:rsidRDefault="009B0DFF" w:rsidP="00090B35">
            <w:r w:rsidRPr="0035485E">
              <w:rPr>
                <w:lang w:val="nb-NO"/>
              </w:rPr>
              <w:t>P=0.04</w:t>
            </w:r>
          </w:p>
        </w:tc>
      </w:tr>
      <w:tr w:rsidR="009B0DFF" w:rsidRPr="0035485E" w14:paraId="46D2DA7D" w14:textId="77777777" w:rsidTr="00090B35">
        <w:trPr>
          <w:trHeight w:val="553"/>
        </w:trPr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48CC82D4" w14:textId="77777777" w:rsidR="009B0DFF" w:rsidRPr="0035485E" w:rsidRDefault="009B0DFF" w:rsidP="00090B35">
            <w:r w:rsidRPr="0035485E">
              <w:t>Patient SES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68C3EDC2" w14:textId="77777777" w:rsidR="009B0DFF" w:rsidRPr="0035485E" w:rsidRDefault="009B0DFF" w:rsidP="00090B35">
            <w:r w:rsidRPr="0035485E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3F851726" w14:textId="77777777" w:rsidR="009B0DFF" w:rsidRPr="0035485E" w:rsidRDefault="009B0DFF" w:rsidP="00090B35">
            <w:r w:rsidRPr="0035485E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6FD5E751" w14:textId="77777777" w:rsidR="009B0DFF" w:rsidRPr="0035485E" w:rsidRDefault="009B0DFF" w:rsidP="00090B35">
            <w:r w:rsidRPr="0035485E">
              <w:rPr>
                <w:lang w:val="nb-NO"/>
              </w:rPr>
              <w:t xml:space="preserve">t </w:t>
            </w:r>
            <w:proofErr w:type="gramStart"/>
            <w:r w:rsidRPr="0035485E">
              <w:rPr>
                <w:lang w:val="nb-NO"/>
              </w:rPr>
              <w:t>=  3.52</w:t>
            </w:r>
            <w:proofErr w:type="gramEnd"/>
            <w:r w:rsidRPr="0035485E">
              <w:rPr>
                <w:lang w:val="nb-NO"/>
              </w:rPr>
              <w:t>;</w:t>
            </w:r>
          </w:p>
          <w:p w14:paraId="7C17F872" w14:textId="77777777" w:rsidR="009B0DFF" w:rsidRPr="0035485E" w:rsidRDefault="009B0DFF" w:rsidP="00090B35">
            <w:r w:rsidRPr="0035485E">
              <w:rPr>
                <w:lang w:val="nb-NO"/>
              </w:rPr>
              <w:t>P=0.0008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3EA32E84" w14:textId="77777777" w:rsidR="009B0DFF" w:rsidRPr="0035485E" w:rsidRDefault="009B0DFF" w:rsidP="00090B35">
            <w:r w:rsidRPr="0035485E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153C5699" w14:textId="77777777" w:rsidR="009B0DFF" w:rsidRPr="0035485E" w:rsidRDefault="009B0DFF" w:rsidP="00090B35">
            <w:r w:rsidRPr="0035485E">
              <w:t>N.S.</w:t>
            </w:r>
          </w:p>
        </w:tc>
      </w:tr>
      <w:tr w:rsidR="009B0DFF" w:rsidRPr="0035485E" w14:paraId="47D5E654" w14:textId="77777777" w:rsidTr="00090B35">
        <w:trPr>
          <w:trHeight w:val="526"/>
        </w:trPr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2214BC03" w14:textId="77777777" w:rsidR="009B0DFF" w:rsidRPr="0035485E" w:rsidRDefault="009B0DFF" w:rsidP="00090B35">
            <w:r w:rsidRPr="0035485E">
              <w:t>Parent SES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107D8753" w14:textId="77777777" w:rsidR="009B0DFF" w:rsidRPr="0035485E" w:rsidRDefault="009B0DFF" w:rsidP="00090B35">
            <w:r w:rsidRPr="0035485E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3ABD3286" w14:textId="77777777" w:rsidR="009B0DFF" w:rsidRPr="0035485E" w:rsidRDefault="009B0DFF" w:rsidP="00090B35">
            <w:r w:rsidRPr="0035485E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07482170" w14:textId="77777777" w:rsidR="009B0DFF" w:rsidRPr="0035485E" w:rsidRDefault="009B0DFF" w:rsidP="00090B35">
            <w:r w:rsidRPr="0035485E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75378898" w14:textId="77777777" w:rsidR="009B0DFF" w:rsidRPr="0035485E" w:rsidRDefault="009B0DFF" w:rsidP="00090B35">
            <w:r w:rsidRPr="0035485E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6E803749" w14:textId="77777777" w:rsidR="009B0DFF" w:rsidRPr="0035485E" w:rsidRDefault="009B0DFF" w:rsidP="00090B35">
            <w:r w:rsidRPr="0035485E">
              <w:t>N.S.</w:t>
            </w:r>
          </w:p>
        </w:tc>
      </w:tr>
      <w:tr w:rsidR="009B0DFF" w:rsidRPr="0035485E" w14:paraId="2BA86703" w14:textId="77777777" w:rsidTr="00090B35">
        <w:trPr>
          <w:trHeight w:val="553"/>
        </w:trPr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73F1F343" w14:textId="77777777" w:rsidR="009B0DFF" w:rsidRPr="0035485E" w:rsidRDefault="009B0DFF" w:rsidP="00090B35">
            <w:r w:rsidRPr="0035485E">
              <w:lastRenderedPageBreak/>
              <w:t>Age onset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240E4DDF" w14:textId="77777777" w:rsidR="009B0DFF" w:rsidRPr="0035485E" w:rsidRDefault="009B0DFF" w:rsidP="00090B35">
            <w:r w:rsidRPr="0035485E">
              <w:rPr>
                <w:lang w:val="de-DE"/>
              </w:rPr>
              <w:t xml:space="preserve"> </w:t>
            </w:r>
            <w:r w:rsidRPr="0035485E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53CE39A7" w14:textId="77777777" w:rsidR="009B0DFF" w:rsidRPr="0035485E" w:rsidRDefault="009B0DFF" w:rsidP="00090B35">
            <w:r w:rsidRPr="0035485E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2986AD1C" w14:textId="77777777" w:rsidR="009B0DFF" w:rsidRPr="0035485E" w:rsidRDefault="009B0DFF" w:rsidP="00090B35">
            <w:r w:rsidRPr="0035485E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2EABE52A" w14:textId="77777777" w:rsidR="009B0DFF" w:rsidRPr="0035485E" w:rsidRDefault="009B0DFF" w:rsidP="00090B35">
            <w:r w:rsidRPr="0035485E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13833582" w14:textId="77777777" w:rsidR="009B0DFF" w:rsidRPr="0035485E" w:rsidRDefault="009B0DFF" w:rsidP="00090B35">
            <w:r w:rsidRPr="0035485E">
              <w:t>N.S.</w:t>
            </w:r>
          </w:p>
        </w:tc>
      </w:tr>
      <w:tr w:rsidR="009B0DFF" w:rsidRPr="0035485E" w14:paraId="1AC05F77" w14:textId="77777777" w:rsidTr="00090B35">
        <w:trPr>
          <w:trHeight w:val="553"/>
        </w:trPr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7684AD10" w14:textId="77777777" w:rsidR="009B0DFF" w:rsidRPr="0035485E" w:rsidRDefault="009B0DFF" w:rsidP="00090B35">
            <w:r w:rsidRPr="0035485E">
              <w:t>Substance use Frequency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5AF029E2" w14:textId="77777777" w:rsidR="009B0DFF" w:rsidRPr="0035485E" w:rsidRDefault="009B0DFF" w:rsidP="00090B35">
            <w:r w:rsidRPr="0035485E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4A83B2AB" w14:textId="77777777" w:rsidR="009B0DFF" w:rsidRPr="0035485E" w:rsidRDefault="009B0DFF" w:rsidP="00090B35">
            <w:r w:rsidRPr="0035485E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396A35B8" w14:textId="77777777" w:rsidR="009B0DFF" w:rsidRPr="0035485E" w:rsidRDefault="009B0DFF" w:rsidP="00090B35">
            <w:r w:rsidRPr="0035485E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3A9BA764" w14:textId="77777777" w:rsidR="009B0DFF" w:rsidRPr="0035485E" w:rsidRDefault="009B0DFF" w:rsidP="00090B35">
            <w:r w:rsidRPr="0035485E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00716F1D" w14:textId="77777777" w:rsidR="009B0DFF" w:rsidRPr="0035485E" w:rsidRDefault="009B0DFF" w:rsidP="00090B35">
            <w:r w:rsidRPr="0035485E">
              <w:t>N.S.</w:t>
            </w:r>
          </w:p>
        </w:tc>
      </w:tr>
      <w:tr w:rsidR="009B0DFF" w:rsidRPr="0035485E" w14:paraId="477EA677" w14:textId="77777777" w:rsidTr="00090B35">
        <w:trPr>
          <w:trHeight w:val="553"/>
        </w:trPr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611B06FC" w14:textId="77777777" w:rsidR="009B0DFF" w:rsidRPr="0035485E" w:rsidRDefault="009B0DFF" w:rsidP="00090B35">
            <w:r w:rsidRPr="0035485E">
              <w:t>BPRS-18 items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64E7E413" w14:textId="77777777" w:rsidR="009B0DFF" w:rsidRPr="0035485E" w:rsidRDefault="009B0DFF" w:rsidP="00090B35">
            <w:r w:rsidRPr="0035485E">
              <w:rPr>
                <w:lang w:val="de-DE"/>
              </w:rPr>
              <w:t>t = -6.84;</w:t>
            </w:r>
          </w:p>
          <w:p w14:paraId="2F258C10" w14:textId="77777777" w:rsidR="009B0DFF" w:rsidRPr="0035485E" w:rsidRDefault="009B0DFF" w:rsidP="00090B35">
            <w:r w:rsidRPr="0035485E">
              <w:rPr>
                <w:lang w:val="de-DE"/>
              </w:rPr>
              <w:t>P&lt;0.001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4E7B0F83" w14:textId="77777777" w:rsidR="009B0DFF" w:rsidRPr="0035485E" w:rsidRDefault="009B0DFF" w:rsidP="00090B35">
            <w:r w:rsidRPr="0035485E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620EFC4A" w14:textId="77777777" w:rsidR="009B0DFF" w:rsidRPr="0035485E" w:rsidRDefault="009B0DFF" w:rsidP="00090B35">
            <w:r w:rsidRPr="0035485E">
              <w:rPr>
                <w:lang w:val="de-DE"/>
              </w:rPr>
              <w:t>t = 6.06;</w:t>
            </w:r>
          </w:p>
          <w:p w14:paraId="73F18BB4" w14:textId="77777777" w:rsidR="009B0DFF" w:rsidRPr="0035485E" w:rsidRDefault="009B0DFF" w:rsidP="00090B35">
            <w:r w:rsidRPr="0035485E">
              <w:rPr>
                <w:lang w:val="de-DE"/>
              </w:rPr>
              <w:t>P&lt;0.001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14897D04" w14:textId="77777777" w:rsidR="009B0DFF" w:rsidRPr="0035485E" w:rsidRDefault="009B0DFF" w:rsidP="00090B35">
            <w:r w:rsidRPr="0035485E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798DC968" w14:textId="77777777" w:rsidR="009B0DFF" w:rsidRPr="0035485E" w:rsidRDefault="009B0DFF" w:rsidP="00090B35">
            <w:r w:rsidRPr="0035485E">
              <w:rPr>
                <w:lang w:val="de-DE"/>
              </w:rPr>
              <w:t>t = -6.10;</w:t>
            </w:r>
          </w:p>
          <w:p w14:paraId="4F749B82" w14:textId="77777777" w:rsidR="009B0DFF" w:rsidRPr="0035485E" w:rsidRDefault="009B0DFF" w:rsidP="00090B35">
            <w:r w:rsidRPr="0035485E">
              <w:rPr>
                <w:lang w:val="de-DE"/>
              </w:rPr>
              <w:t>P&lt;0.001</w:t>
            </w:r>
          </w:p>
        </w:tc>
      </w:tr>
      <w:tr w:rsidR="009B0DFF" w:rsidRPr="0035485E" w14:paraId="63A6E484" w14:textId="77777777" w:rsidTr="00090B35">
        <w:trPr>
          <w:trHeight w:val="553"/>
        </w:trPr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60C4EDB5" w14:textId="77777777" w:rsidR="009B0DFF" w:rsidRPr="0035485E" w:rsidRDefault="009B0DFF" w:rsidP="00090B35">
            <w:r w:rsidRPr="0035485E">
              <w:t>HRSM-24 items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7DE027B8" w14:textId="77777777" w:rsidR="009B0DFF" w:rsidRPr="0035485E" w:rsidRDefault="009B0DFF" w:rsidP="00090B35">
            <w:r w:rsidRPr="0035485E">
              <w:rPr>
                <w:lang w:val="de-DE"/>
              </w:rPr>
              <w:t>t = -2.82;</w:t>
            </w:r>
          </w:p>
          <w:p w14:paraId="1B60BE6C" w14:textId="77777777" w:rsidR="009B0DFF" w:rsidRPr="0035485E" w:rsidRDefault="009B0DFF" w:rsidP="00090B35">
            <w:r w:rsidRPr="0035485E">
              <w:rPr>
                <w:lang w:val="de-DE"/>
              </w:rPr>
              <w:t>P=0.007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69760362" w14:textId="77777777" w:rsidR="009B0DFF" w:rsidRPr="0035485E" w:rsidRDefault="009B0DFF" w:rsidP="00090B35">
            <w:r w:rsidRPr="0035485E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6F6CB1BF" w14:textId="77777777" w:rsidR="009B0DFF" w:rsidRPr="0035485E" w:rsidRDefault="009B0DFF" w:rsidP="00090B35">
            <w:r w:rsidRPr="0035485E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37EBE2D9" w14:textId="77777777" w:rsidR="009B0DFF" w:rsidRPr="0035485E" w:rsidRDefault="009B0DFF" w:rsidP="00090B35">
            <w:r w:rsidRPr="0035485E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6F6A7F69" w14:textId="77777777" w:rsidR="009B0DFF" w:rsidRPr="0035485E" w:rsidRDefault="009B0DFF" w:rsidP="00090B35">
            <w:r w:rsidRPr="0035485E">
              <w:t>N.S.</w:t>
            </w:r>
          </w:p>
        </w:tc>
      </w:tr>
      <w:tr w:rsidR="009B0DFF" w:rsidRPr="0035485E" w14:paraId="2E469267" w14:textId="77777777" w:rsidTr="00090B35">
        <w:trPr>
          <w:trHeight w:val="827"/>
        </w:trPr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14998215" w14:textId="77777777" w:rsidR="009B0DFF" w:rsidRPr="0035485E" w:rsidRDefault="009B0DFF" w:rsidP="00090B35">
            <w:r w:rsidRPr="0035485E">
              <w:t xml:space="preserve">WCST-perseverative errors 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60202935" w14:textId="77777777" w:rsidR="009B0DFF" w:rsidRPr="0035485E" w:rsidRDefault="009B0DFF" w:rsidP="00090B35">
            <w:r w:rsidRPr="0035485E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4CD9BE54" w14:textId="77777777" w:rsidR="009B0DFF" w:rsidRPr="0035485E" w:rsidRDefault="009B0DFF" w:rsidP="00090B35">
            <w:r w:rsidRPr="0035485E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586781D1" w14:textId="77777777" w:rsidR="009B0DFF" w:rsidRPr="0035485E" w:rsidRDefault="009B0DFF" w:rsidP="00090B35">
            <w:r w:rsidRPr="0035485E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15EC1EF2" w14:textId="77777777" w:rsidR="009B0DFF" w:rsidRPr="0035485E" w:rsidRDefault="009B0DFF" w:rsidP="00090B35">
            <w:r w:rsidRPr="0035485E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1E6BF299" w14:textId="77777777" w:rsidR="009B0DFF" w:rsidRPr="0035485E" w:rsidRDefault="009B0DFF" w:rsidP="00090B35">
            <w:r w:rsidRPr="0035485E">
              <w:t>N.S.</w:t>
            </w:r>
          </w:p>
        </w:tc>
      </w:tr>
      <w:tr w:rsidR="009B0DFF" w:rsidRPr="0035485E" w14:paraId="53946588" w14:textId="77777777" w:rsidTr="00090B35">
        <w:trPr>
          <w:trHeight w:val="526"/>
        </w:trPr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646B4372" w14:textId="77777777" w:rsidR="009B0DFF" w:rsidRPr="0035485E" w:rsidRDefault="009B0DFF" w:rsidP="00090B35">
            <w:r w:rsidRPr="0035485E">
              <w:t>PMAS-CHILD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020757F1" w14:textId="77777777" w:rsidR="009B0DFF" w:rsidRPr="0035485E" w:rsidRDefault="009B0DFF" w:rsidP="00090B35">
            <w:r w:rsidRPr="0035485E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6EC55EC3" w14:textId="77777777" w:rsidR="009B0DFF" w:rsidRPr="0035485E" w:rsidRDefault="009B0DFF" w:rsidP="00090B35">
            <w:r w:rsidRPr="0035485E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24D1511C" w14:textId="77777777" w:rsidR="009B0DFF" w:rsidRPr="0035485E" w:rsidRDefault="009B0DFF" w:rsidP="00090B35">
            <w:r w:rsidRPr="0035485E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0D2169BB" w14:textId="77777777" w:rsidR="009B0DFF" w:rsidRPr="0035485E" w:rsidRDefault="009B0DFF" w:rsidP="00090B35">
            <w:r w:rsidRPr="0035485E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55E1D425" w14:textId="77777777" w:rsidR="009B0DFF" w:rsidRPr="0035485E" w:rsidRDefault="009B0DFF" w:rsidP="00090B35">
            <w:r w:rsidRPr="0035485E">
              <w:t>N.S.</w:t>
            </w:r>
          </w:p>
        </w:tc>
      </w:tr>
      <w:tr w:rsidR="009B0DFF" w:rsidRPr="0035485E" w14:paraId="7CBDD39E" w14:textId="77777777" w:rsidTr="00090B35">
        <w:trPr>
          <w:trHeight w:val="526"/>
        </w:trPr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7F08074A" w14:textId="77777777" w:rsidR="009B0DFF" w:rsidRPr="0035485E" w:rsidRDefault="009B0DFF" w:rsidP="00090B35">
            <w:r w:rsidRPr="0035485E">
              <w:t>PMAS-TOTAL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720CAFDF" w14:textId="77777777" w:rsidR="009B0DFF" w:rsidRPr="0035485E" w:rsidRDefault="009B0DFF" w:rsidP="00090B35">
            <w:r w:rsidRPr="0035485E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6BC3DFF1" w14:textId="77777777" w:rsidR="009B0DFF" w:rsidRPr="0035485E" w:rsidRDefault="009B0DFF" w:rsidP="00090B35">
            <w:r w:rsidRPr="0035485E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547309F9" w14:textId="77777777" w:rsidR="009B0DFF" w:rsidRPr="0035485E" w:rsidRDefault="009B0DFF" w:rsidP="00090B35">
            <w:r w:rsidRPr="0035485E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5C52852C" w14:textId="77777777" w:rsidR="009B0DFF" w:rsidRPr="0035485E" w:rsidRDefault="009B0DFF" w:rsidP="00090B35">
            <w:r w:rsidRPr="0035485E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64CBE284" w14:textId="77777777" w:rsidR="009B0DFF" w:rsidRPr="0035485E" w:rsidRDefault="009B0DFF" w:rsidP="00090B35">
            <w:r w:rsidRPr="0035485E">
              <w:t>N.S.</w:t>
            </w:r>
          </w:p>
        </w:tc>
      </w:tr>
      <w:tr w:rsidR="009B0DFF" w:rsidRPr="0035485E" w14:paraId="486D079B" w14:textId="77777777" w:rsidTr="00090B35">
        <w:trPr>
          <w:trHeight w:val="827"/>
        </w:trPr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196C434C" w14:textId="77777777" w:rsidR="009B0DFF" w:rsidRPr="0035485E" w:rsidRDefault="009B0DFF" w:rsidP="00090B35">
            <w:r w:rsidRPr="0035485E">
              <w:t>Duration of Prodromal (</w:t>
            </w:r>
            <w:proofErr w:type="spellStart"/>
            <w:r w:rsidRPr="0035485E">
              <w:t>wk</w:t>
            </w:r>
            <w:proofErr w:type="spellEnd"/>
            <w:r w:rsidRPr="0035485E">
              <w:t>)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695E677D" w14:textId="77777777" w:rsidR="009B0DFF" w:rsidRPr="0035485E" w:rsidRDefault="009B0DFF" w:rsidP="00090B35">
            <w:r w:rsidRPr="0035485E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65B51F0B" w14:textId="77777777" w:rsidR="009B0DFF" w:rsidRPr="0035485E" w:rsidRDefault="009B0DFF" w:rsidP="00090B35">
            <w:r w:rsidRPr="0035485E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7074D3C4" w14:textId="77777777" w:rsidR="009B0DFF" w:rsidRPr="0035485E" w:rsidRDefault="009B0DFF" w:rsidP="00090B35">
            <w:r w:rsidRPr="0035485E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4CED0030" w14:textId="77777777" w:rsidR="009B0DFF" w:rsidRPr="0035485E" w:rsidRDefault="009B0DFF" w:rsidP="00090B35">
            <w:r w:rsidRPr="0035485E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3B2D0030" w14:textId="77777777" w:rsidR="009B0DFF" w:rsidRPr="0035485E" w:rsidRDefault="009B0DFF" w:rsidP="00090B35">
            <w:r w:rsidRPr="0035485E">
              <w:t>N.S.</w:t>
            </w:r>
          </w:p>
        </w:tc>
      </w:tr>
      <w:tr w:rsidR="009B0DFF" w:rsidRPr="0035485E" w14:paraId="5DA26863" w14:textId="77777777" w:rsidTr="00090B35">
        <w:trPr>
          <w:trHeight w:val="526"/>
        </w:trPr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19C99ACE" w14:textId="77777777" w:rsidR="009B0DFF" w:rsidRPr="0035485E" w:rsidRDefault="009B0DFF" w:rsidP="00090B35">
            <w:r w:rsidRPr="0035485E">
              <w:t>CLUSTER-A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66448DFA" w14:textId="77777777" w:rsidR="009B0DFF" w:rsidRPr="0035485E" w:rsidRDefault="009B0DFF" w:rsidP="00090B35">
            <w:r w:rsidRPr="0035485E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6F07920C" w14:textId="77777777" w:rsidR="009B0DFF" w:rsidRPr="0035485E" w:rsidRDefault="009B0DFF" w:rsidP="00090B35">
            <w:r w:rsidRPr="0035485E">
              <w:t>t = -3.49;</w:t>
            </w:r>
          </w:p>
          <w:p w14:paraId="107ADB96" w14:textId="77777777" w:rsidR="009B0DFF" w:rsidRPr="0035485E" w:rsidRDefault="009B0DFF" w:rsidP="00090B35">
            <w:r w:rsidRPr="0035485E">
              <w:t>P=0.001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5446BB78" w14:textId="77777777" w:rsidR="009B0DFF" w:rsidRPr="0035485E" w:rsidRDefault="009B0DFF" w:rsidP="00090B35">
            <w:r w:rsidRPr="0035485E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3892CA5A" w14:textId="77777777" w:rsidR="009B0DFF" w:rsidRPr="0035485E" w:rsidRDefault="009B0DFF" w:rsidP="00090B35">
            <w:r w:rsidRPr="0035485E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7269BDC7" w14:textId="77777777" w:rsidR="009B0DFF" w:rsidRPr="0035485E" w:rsidRDefault="009B0DFF" w:rsidP="00090B35">
            <w:r w:rsidRPr="0035485E">
              <w:t>N.S.</w:t>
            </w:r>
          </w:p>
        </w:tc>
      </w:tr>
      <w:tr w:rsidR="009B0DFF" w:rsidRPr="0035485E" w14:paraId="7E462060" w14:textId="77777777" w:rsidTr="00090B35">
        <w:trPr>
          <w:trHeight w:val="553"/>
        </w:trPr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3A8B89CA" w14:textId="77777777" w:rsidR="009B0DFF" w:rsidRPr="0035485E" w:rsidRDefault="009B0DFF" w:rsidP="00090B35">
            <w:r w:rsidRPr="0035485E">
              <w:t>CLUSTER-B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1631CC79" w14:textId="77777777" w:rsidR="009B0DFF" w:rsidRPr="0035485E" w:rsidRDefault="009B0DFF" w:rsidP="00090B35">
            <w:r w:rsidRPr="0035485E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0F7DF961" w14:textId="77777777" w:rsidR="009B0DFF" w:rsidRPr="0035485E" w:rsidRDefault="009B0DFF" w:rsidP="00090B35">
            <w:r w:rsidRPr="0035485E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6ED4B349" w14:textId="77777777" w:rsidR="009B0DFF" w:rsidRPr="0035485E" w:rsidRDefault="009B0DFF" w:rsidP="00090B35">
            <w:r w:rsidRPr="0035485E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70EEE86F" w14:textId="77777777" w:rsidR="009B0DFF" w:rsidRPr="0035485E" w:rsidRDefault="009B0DFF" w:rsidP="00090B35">
            <w:r w:rsidRPr="0035485E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1857E057" w14:textId="77777777" w:rsidR="009B0DFF" w:rsidRPr="0035485E" w:rsidRDefault="009B0DFF" w:rsidP="00090B35">
            <w:r w:rsidRPr="0035485E">
              <w:t>N.S.</w:t>
            </w:r>
          </w:p>
        </w:tc>
      </w:tr>
      <w:tr w:rsidR="009B0DFF" w:rsidRPr="0035485E" w14:paraId="37A8498F" w14:textId="77777777" w:rsidTr="00090B35">
        <w:trPr>
          <w:trHeight w:val="526"/>
        </w:trPr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6354FA9C" w14:textId="77777777" w:rsidR="009B0DFF" w:rsidRPr="0035485E" w:rsidRDefault="009B0DFF" w:rsidP="00090B35">
            <w:r w:rsidRPr="0035485E">
              <w:t>CLUSTER-C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4E1F16B3" w14:textId="77777777" w:rsidR="009B0DFF" w:rsidRPr="0035485E" w:rsidRDefault="009B0DFF" w:rsidP="00090B35">
            <w:r w:rsidRPr="0035485E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19B6BDAD" w14:textId="77777777" w:rsidR="009B0DFF" w:rsidRPr="0035485E" w:rsidRDefault="009B0DFF" w:rsidP="00090B35">
            <w:r w:rsidRPr="0035485E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129757DD" w14:textId="77777777" w:rsidR="009B0DFF" w:rsidRPr="0035485E" w:rsidRDefault="009B0DFF" w:rsidP="00090B35">
            <w:r w:rsidRPr="0035485E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53126DBC" w14:textId="77777777" w:rsidR="009B0DFF" w:rsidRPr="0035485E" w:rsidRDefault="009B0DFF" w:rsidP="00090B35">
            <w:r w:rsidRPr="0035485E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0508A4D6" w14:textId="77777777" w:rsidR="009B0DFF" w:rsidRPr="0035485E" w:rsidRDefault="009B0DFF" w:rsidP="00090B35">
            <w:r w:rsidRPr="0035485E">
              <w:t>N.S.</w:t>
            </w:r>
          </w:p>
        </w:tc>
      </w:tr>
    </w:tbl>
    <w:p w14:paraId="3D80C64F" w14:textId="10449F4A" w:rsidR="009B0DFF" w:rsidRDefault="009B0DFF" w:rsidP="00F672AD">
      <w:pPr>
        <w:spacing w:line="480" w:lineRule="auto"/>
        <w:rPr>
          <w:rFonts w:ascii="Arial" w:eastAsia="Times New Roman" w:hAnsi="Arial" w:cs="Arial"/>
          <w:color w:val="252525"/>
          <w:shd w:val="clear" w:color="auto" w:fill="FFFFFF"/>
        </w:rPr>
      </w:pPr>
    </w:p>
    <w:p w14:paraId="339FA483" w14:textId="34C7D79E" w:rsidR="009B0DFF" w:rsidRDefault="009B0DFF" w:rsidP="00F672AD">
      <w:pPr>
        <w:spacing w:line="480" w:lineRule="auto"/>
        <w:rPr>
          <w:rFonts w:ascii="Arial" w:eastAsia="Times New Roman" w:hAnsi="Arial" w:cs="Arial"/>
          <w:color w:val="252525"/>
          <w:shd w:val="clear" w:color="auto" w:fill="FFFFFF"/>
        </w:rPr>
      </w:pPr>
      <w:r>
        <w:rPr>
          <w:rFonts w:ascii="Arial" w:eastAsia="Times New Roman" w:hAnsi="Arial" w:cs="Arial"/>
          <w:color w:val="252525"/>
          <w:shd w:val="clear" w:color="auto" w:fill="FFFFFF"/>
        </w:rPr>
        <w:t>Table S3. NS</w:t>
      </w:r>
      <w:r>
        <w:rPr>
          <w:rFonts w:ascii="Arial" w:eastAsia="Times New Roman" w:hAnsi="Arial" w:cs="Arial"/>
          <w:color w:val="252525"/>
          <w:shd w:val="clear" w:color="auto" w:fill="FFFFFF"/>
        </w:rPr>
        <w:t>S as predictor: Comparisons among trajectory groups</w:t>
      </w:r>
    </w:p>
    <w:tbl>
      <w:tblPr>
        <w:tblW w:w="7700" w:type="dxa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1456"/>
        <w:gridCol w:w="1249"/>
        <w:gridCol w:w="1248"/>
        <w:gridCol w:w="1248"/>
        <w:gridCol w:w="1248"/>
        <w:gridCol w:w="1251"/>
      </w:tblGrid>
      <w:tr w:rsidR="009B0DFF" w:rsidRPr="00FB74A7" w14:paraId="4262A149" w14:textId="77777777" w:rsidTr="00090B35">
        <w:trPr>
          <w:trHeight w:val="827"/>
        </w:trPr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06E11CF9" w14:textId="77777777" w:rsidR="009B0DFF" w:rsidRPr="00FB74A7" w:rsidRDefault="009B0DFF" w:rsidP="00090B35">
            <w:pPr>
              <w:rPr>
                <w:rFonts w:eastAsiaTheme="minorEastAsia"/>
              </w:rPr>
            </w:pP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052143F1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rPr>
                <w:rFonts w:eastAsiaTheme="minorEastAsia"/>
              </w:rPr>
              <w:t>Good vs. catch-up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683832F7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rPr>
                <w:rFonts w:eastAsiaTheme="minorEastAsia"/>
              </w:rPr>
              <w:t>Good vs. Middle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4F081355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rPr>
                <w:rFonts w:eastAsiaTheme="minorEastAsia"/>
              </w:rPr>
              <w:t>Catch-up vs. Middle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03DA8969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rPr>
                <w:rFonts w:eastAsiaTheme="minorEastAsia"/>
              </w:rPr>
              <w:t>Catch-up vs. Poor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71D63957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rPr>
                <w:rFonts w:eastAsiaTheme="minorEastAsia"/>
              </w:rPr>
              <w:t>Middle vs. Poor</w:t>
            </w:r>
          </w:p>
        </w:tc>
      </w:tr>
      <w:tr w:rsidR="009B0DFF" w:rsidRPr="00FB74A7" w14:paraId="486051D6" w14:textId="77777777" w:rsidTr="00090B35">
        <w:trPr>
          <w:trHeight w:val="377"/>
        </w:trPr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5CD24FE6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rPr>
                <w:rFonts w:eastAsiaTheme="minorEastAsia"/>
              </w:rPr>
              <w:t>SCZ (%)</w:t>
            </w:r>
          </w:p>
        </w:tc>
        <w:tc>
          <w:tcPr>
            <w:tcW w:w="1260" w:type="dxa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0B50175B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rPr>
                <w:rFonts w:eastAsiaTheme="minorEastAsia"/>
              </w:rPr>
              <w:t>N.S.</w:t>
            </w:r>
          </w:p>
        </w:tc>
        <w:tc>
          <w:tcPr>
            <w:tcW w:w="1260" w:type="dxa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1A9CA7A5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t>N.S.</w:t>
            </w:r>
          </w:p>
        </w:tc>
        <w:tc>
          <w:tcPr>
            <w:tcW w:w="1260" w:type="dxa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06D83784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t>N.S.</w:t>
            </w:r>
          </w:p>
        </w:tc>
        <w:tc>
          <w:tcPr>
            <w:tcW w:w="1260" w:type="dxa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2FD67CE0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rPr>
                <w:rFonts w:eastAsiaTheme="minorEastAsia"/>
              </w:rPr>
              <w:t>N.S.</w:t>
            </w:r>
          </w:p>
        </w:tc>
        <w:tc>
          <w:tcPr>
            <w:tcW w:w="1260" w:type="dxa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52816083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t>N.S.</w:t>
            </w:r>
          </w:p>
        </w:tc>
      </w:tr>
      <w:tr w:rsidR="009B0DFF" w:rsidRPr="00FB74A7" w14:paraId="53382946" w14:textId="77777777" w:rsidTr="00090B35">
        <w:trPr>
          <w:trHeight w:val="573"/>
        </w:trPr>
        <w:tc>
          <w:tcPr>
            <w:tcW w:w="1460" w:type="dxa"/>
            <w:tcBorders>
              <w:top w:val="nil"/>
              <w:left w:val="single" w:sz="8" w:space="0" w:color="000000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32306D30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rPr>
                <w:rFonts w:eastAsiaTheme="minorEastAsia"/>
              </w:rPr>
              <w:t>Affective psychosis (%)</w:t>
            </w:r>
          </w:p>
        </w:tc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06D99A3D" w14:textId="77777777" w:rsidR="009B0DFF" w:rsidRPr="00FB74A7" w:rsidRDefault="009B0DFF" w:rsidP="00090B35">
            <w:pPr>
              <w:rPr>
                <w:rFonts w:eastAsiaTheme="minorEastAsia"/>
              </w:rPr>
            </w:pPr>
          </w:p>
        </w:tc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64FEDACB" w14:textId="77777777" w:rsidR="009B0DFF" w:rsidRPr="00FB74A7" w:rsidRDefault="009B0DFF" w:rsidP="00090B35">
            <w:pPr>
              <w:rPr>
                <w:rFonts w:eastAsiaTheme="minorEastAsia"/>
              </w:rPr>
            </w:pPr>
          </w:p>
        </w:tc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201C8646" w14:textId="77777777" w:rsidR="009B0DFF" w:rsidRPr="00FB74A7" w:rsidRDefault="009B0DFF" w:rsidP="00090B35">
            <w:pPr>
              <w:rPr>
                <w:rFonts w:eastAsiaTheme="minorEastAsia"/>
              </w:rPr>
            </w:pPr>
          </w:p>
        </w:tc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0157EDD2" w14:textId="77777777" w:rsidR="009B0DFF" w:rsidRPr="00FB74A7" w:rsidRDefault="009B0DFF" w:rsidP="00090B35">
            <w:pPr>
              <w:rPr>
                <w:rFonts w:eastAsiaTheme="minorEastAsia"/>
              </w:rPr>
            </w:pPr>
          </w:p>
        </w:tc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254B4238" w14:textId="77777777" w:rsidR="009B0DFF" w:rsidRPr="00FB74A7" w:rsidRDefault="009B0DFF" w:rsidP="00090B35">
            <w:pPr>
              <w:rPr>
                <w:rFonts w:eastAsiaTheme="minorEastAsia"/>
              </w:rPr>
            </w:pPr>
          </w:p>
        </w:tc>
      </w:tr>
      <w:tr w:rsidR="009B0DFF" w:rsidRPr="00FB74A7" w14:paraId="3D5B1799" w14:textId="77777777" w:rsidTr="00090B35">
        <w:trPr>
          <w:trHeight w:val="553"/>
        </w:trPr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2C9439FC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rPr>
                <w:rFonts w:eastAsiaTheme="minorEastAsia"/>
              </w:rPr>
              <w:lastRenderedPageBreak/>
              <w:t>SEX Male (%)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4D8148B8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73CFA251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7F92F7B5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4435C560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5DE1DFFF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t>N.S.</w:t>
            </w:r>
          </w:p>
        </w:tc>
      </w:tr>
      <w:tr w:rsidR="009B0DFF" w:rsidRPr="00FB74A7" w14:paraId="2420531C" w14:textId="77777777" w:rsidTr="00090B35">
        <w:trPr>
          <w:trHeight w:val="278"/>
        </w:trPr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nil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6AA519E0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rPr>
                <w:rFonts w:eastAsiaTheme="minorEastAsia"/>
              </w:rPr>
              <w:t>White</w:t>
            </w:r>
          </w:p>
        </w:tc>
        <w:tc>
          <w:tcPr>
            <w:tcW w:w="1260" w:type="dxa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5ADEA9A6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t>N.S.</w:t>
            </w:r>
          </w:p>
        </w:tc>
        <w:tc>
          <w:tcPr>
            <w:tcW w:w="1260" w:type="dxa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2B1F2823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t>N.S.</w:t>
            </w:r>
          </w:p>
        </w:tc>
        <w:tc>
          <w:tcPr>
            <w:tcW w:w="1260" w:type="dxa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65539098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rPr>
                <w:rFonts w:eastAsiaTheme="minorEastAsia"/>
                <w:lang w:val="el-GR"/>
              </w:rPr>
              <w:t xml:space="preserve">χ2 </w:t>
            </w:r>
            <w:r w:rsidRPr="00FB74A7">
              <w:rPr>
                <w:rFonts w:eastAsiaTheme="minorEastAsia"/>
                <w:lang w:val="is-IS"/>
              </w:rPr>
              <w:t xml:space="preserve">=4.19;   </w:t>
            </w:r>
          </w:p>
          <w:p w14:paraId="51DEF4CE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rPr>
                <w:rFonts w:eastAsiaTheme="minorEastAsia"/>
                <w:lang w:val="is-IS"/>
              </w:rPr>
              <w:t>P= 0.04</w:t>
            </w:r>
          </w:p>
        </w:tc>
        <w:tc>
          <w:tcPr>
            <w:tcW w:w="1260" w:type="dxa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716257A7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t>N.S.</w:t>
            </w:r>
          </w:p>
        </w:tc>
        <w:tc>
          <w:tcPr>
            <w:tcW w:w="1260" w:type="dxa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64C9932F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t>N.S.</w:t>
            </w:r>
          </w:p>
        </w:tc>
      </w:tr>
      <w:tr w:rsidR="009B0DFF" w:rsidRPr="00FB74A7" w14:paraId="5CEA35F5" w14:textId="77777777" w:rsidTr="00090B35">
        <w:trPr>
          <w:trHeight w:val="278"/>
        </w:trPr>
        <w:tc>
          <w:tcPr>
            <w:tcW w:w="1460" w:type="dxa"/>
            <w:tcBorders>
              <w:top w:val="nil"/>
              <w:left w:val="single" w:sz="8" w:space="0" w:color="000000"/>
              <w:bottom w:val="nil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07211545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rPr>
                <w:rFonts w:eastAsiaTheme="minorEastAsia"/>
              </w:rPr>
              <w:t>AA</w:t>
            </w:r>
          </w:p>
        </w:tc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1B399F1B" w14:textId="77777777" w:rsidR="009B0DFF" w:rsidRPr="00FB74A7" w:rsidRDefault="009B0DFF" w:rsidP="00090B35">
            <w:pPr>
              <w:rPr>
                <w:rFonts w:eastAsiaTheme="minorEastAsia"/>
              </w:rPr>
            </w:pPr>
          </w:p>
        </w:tc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0C999AA4" w14:textId="77777777" w:rsidR="009B0DFF" w:rsidRPr="00FB74A7" w:rsidRDefault="009B0DFF" w:rsidP="00090B35">
            <w:pPr>
              <w:rPr>
                <w:rFonts w:eastAsiaTheme="minorEastAsia"/>
              </w:rPr>
            </w:pPr>
          </w:p>
        </w:tc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7BCE3228" w14:textId="77777777" w:rsidR="009B0DFF" w:rsidRPr="00FB74A7" w:rsidRDefault="009B0DFF" w:rsidP="00090B35">
            <w:pPr>
              <w:rPr>
                <w:rFonts w:eastAsiaTheme="minorEastAsia"/>
              </w:rPr>
            </w:pPr>
          </w:p>
        </w:tc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30672BA8" w14:textId="77777777" w:rsidR="009B0DFF" w:rsidRPr="00FB74A7" w:rsidRDefault="009B0DFF" w:rsidP="00090B35">
            <w:pPr>
              <w:rPr>
                <w:rFonts w:eastAsiaTheme="minorEastAsia"/>
              </w:rPr>
            </w:pPr>
          </w:p>
        </w:tc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0102A114" w14:textId="77777777" w:rsidR="009B0DFF" w:rsidRPr="00FB74A7" w:rsidRDefault="009B0DFF" w:rsidP="00090B35">
            <w:pPr>
              <w:rPr>
                <w:rFonts w:eastAsiaTheme="minorEastAsia"/>
              </w:rPr>
            </w:pPr>
          </w:p>
        </w:tc>
      </w:tr>
      <w:tr w:rsidR="009B0DFF" w:rsidRPr="00FB74A7" w14:paraId="145B3131" w14:textId="77777777" w:rsidTr="00090B35">
        <w:trPr>
          <w:trHeight w:val="294"/>
        </w:trPr>
        <w:tc>
          <w:tcPr>
            <w:tcW w:w="1460" w:type="dxa"/>
            <w:tcBorders>
              <w:top w:val="nil"/>
              <w:left w:val="single" w:sz="8" w:space="0" w:color="000000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2024F2F7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rPr>
                <w:rFonts w:eastAsiaTheme="minorEastAsia"/>
              </w:rPr>
              <w:t>Others</w:t>
            </w:r>
          </w:p>
        </w:tc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4489AF71" w14:textId="77777777" w:rsidR="009B0DFF" w:rsidRPr="00FB74A7" w:rsidRDefault="009B0DFF" w:rsidP="00090B35">
            <w:pPr>
              <w:rPr>
                <w:rFonts w:eastAsiaTheme="minorEastAsia"/>
              </w:rPr>
            </w:pPr>
          </w:p>
        </w:tc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711C675A" w14:textId="77777777" w:rsidR="009B0DFF" w:rsidRPr="00FB74A7" w:rsidRDefault="009B0DFF" w:rsidP="00090B35">
            <w:pPr>
              <w:rPr>
                <w:rFonts w:eastAsiaTheme="minorEastAsia"/>
              </w:rPr>
            </w:pPr>
          </w:p>
        </w:tc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69B5D7B6" w14:textId="77777777" w:rsidR="009B0DFF" w:rsidRPr="00FB74A7" w:rsidRDefault="009B0DFF" w:rsidP="00090B35">
            <w:pPr>
              <w:rPr>
                <w:rFonts w:eastAsiaTheme="minorEastAsia"/>
              </w:rPr>
            </w:pPr>
          </w:p>
        </w:tc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0021503D" w14:textId="77777777" w:rsidR="009B0DFF" w:rsidRPr="00FB74A7" w:rsidRDefault="009B0DFF" w:rsidP="00090B35">
            <w:pPr>
              <w:rPr>
                <w:rFonts w:eastAsiaTheme="minorEastAsia"/>
              </w:rPr>
            </w:pPr>
          </w:p>
        </w:tc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190FF5F3" w14:textId="77777777" w:rsidR="009B0DFF" w:rsidRPr="00FB74A7" w:rsidRDefault="009B0DFF" w:rsidP="00090B35">
            <w:pPr>
              <w:rPr>
                <w:rFonts w:eastAsiaTheme="minorEastAsia"/>
              </w:rPr>
            </w:pPr>
          </w:p>
        </w:tc>
      </w:tr>
      <w:tr w:rsidR="009B0DFF" w:rsidRPr="00FB74A7" w14:paraId="5EFE455B" w14:textId="77777777" w:rsidTr="00090B35">
        <w:trPr>
          <w:trHeight w:val="526"/>
        </w:trPr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097AD258" w14:textId="77777777" w:rsidR="009B0DFF" w:rsidRPr="00FB74A7" w:rsidRDefault="009B0DFF" w:rsidP="00090B35">
            <w:pPr>
              <w:rPr>
                <w:rFonts w:eastAsiaTheme="minorEastAsia"/>
              </w:rPr>
            </w:pPr>
            <w:proofErr w:type="spellStart"/>
            <w:r w:rsidRPr="00FB74A7">
              <w:rPr>
                <w:rFonts w:eastAsiaTheme="minorEastAsia"/>
              </w:rPr>
              <w:t>Avg</w:t>
            </w:r>
            <w:proofErr w:type="spellEnd"/>
            <w:r w:rsidRPr="00FB74A7">
              <w:rPr>
                <w:rFonts w:eastAsiaTheme="minorEastAsia"/>
              </w:rPr>
              <w:t xml:space="preserve"> IQ score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47E41FB7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rPr>
                <w:rFonts w:eastAsiaTheme="minorEastAsia"/>
                <w:lang w:val="nb-NO"/>
              </w:rPr>
              <w:t xml:space="preserve">t </w:t>
            </w:r>
            <w:proofErr w:type="gramStart"/>
            <w:r w:rsidRPr="00FB74A7">
              <w:rPr>
                <w:rFonts w:eastAsiaTheme="minorEastAsia"/>
                <w:lang w:val="nb-NO"/>
              </w:rPr>
              <w:t>=  3.61</w:t>
            </w:r>
            <w:proofErr w:type="gramEnd"/>
            <w:r w:rsidRPr="00FB74A7">
              <w:rPr>
                <w:rFonts w:eastAsiaTheme="minorEastAsia"/>
                <w:lang w:val="nb-NO"/>
              </w:rPr>
              <w:t>;</w:t>
            </w:r>
          </w:p>
          <w:p w14:paraId="15A17FCA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rPr>
                <w:rFonts w:eastAsiaTheme="minorEastAsia"/>
                <w:lang w:val="nb-NO"/>
              </w:rPr>
              <w:t>P=0.003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6FB018EF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rPr>
                <w:rFonts w:eastAsiaTheme="minorEastAsia"/>
                <w:lang w:val="nb-NO"/>
              </w:rPr>
              <w:t xml:space="preserve">t </w:t>
            </w:r>
            <w:proofErr w:type="gramStart"/>
            <w:r w:rsidRPr="00FB74A7">
              <w:rPr>
                <w:rFonts w:eastAsiaTheme="minorEastAsia"/>
                <w:lang w:val="nb-NO"/>
              </w:rPr>
              <w:t>=  2.91</w:t>
            </w:r>
            <w:proofErr w:type="gramEnd"/>
            <w:r w:rsidRPr="00FB74A7">
              <w:rPr>
                <w:rFonts w:eastAsiaTheme="minorEastAsia"/>
                <w:lang w:val="nb-NO"/>
              </w:rPr>
              <w:t>;</w:t>
            </w:r>
          </w:p>
          <w:p w14:paraId="51B97DA3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rPr>
                <w:rFonts w:eastAsiaTheme="minorEastAsia"/>
                <w:lang w:val="nb-NO"/>
              </w:rPr>
              <w:t>P=0.005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5415B6F2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60184EDC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rPr>
                <w:rFonts w:eastAsiaTheme="minorEastAsia"/>
                <w:lang w:val="nb-NO"/>
              </w:rPr>
              <w:t xml:space="preserve">t </w:t>
            </w:r>
            <w:proofErr w:type="gramStart"/>
            <w:r w:rsidRPr="00FB74A7">
              <w:rPr>
                <w:rFonts w:eastAsiaTheme="minorEastAsia"/>
                <w:lang w:val="nb-NO"/>
              </w:rPr>
              <w:t>=  3.03</w:t>
            </w:r>
            <w:proofErr w:type="gramEnd"/>
            <w:r w:rsidRPr="00FB74A7">
              <w:rPr>
                <w:rFonts w:eastAsiaTheme="minorEastAsia"/>
                <w:lang w:val="nb-NO"/>
              </w:rPr>
              <w:t>;</w:t>
            </w:r>
          </w:p>
          <w:p w14:paraId="1F962BCF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rPr>
                <w:rFonts w:eastAsiaTheme="minorEastAsia"/>
                <w:lang w:val="nb-NO"/>
              </w:rPr>
              <w:t>P=0.004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5F1B6E87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rPr>
                <w:rFonts w:eastAsiaTheme="minorEastAsia"/>
                <w:lang w:val="nb-NO"/>
              </w:rPr>
              <w:t xml:space="preserve">t </w:t>
            </w:r>
            <w:proofErr w:type="gramStart"/>
            <w:r w:rsidRPr="00FB74A7">
              <w:rPr>
                <w:rFonts w:eastAsiaTheme="minorEastAsia"/>
                <w:lang w:val="nb-NO"/>
              </w:rPr>
              <w:t>=  4.03</w:t>
            </w:r>
            <w:proofErr w:type="gramEnd"/>
            <w:r w:rsidRPr="00FB74A7">
              <w:rPr>
                <w:rFonts w:eastAsiaTheme="minorEastAsia"/>
                <w:lang w:val="nb-NO"/>
              </w:rPr>
              <w:t>;</w:t>
            </w:r>
          </w:p>
          <w:p w14:paraId="3A6C1213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rPr>
                <w:rFonts w:eastAsiaTheme="minorEastAsia"/>
                <w:lang w:val="nb-NO"/>
              </w:rPr>
              <w:t>P=0.0002</w:t>
            </w:r>
          </w:p>
        </w:tc>
      </w:tr>
      <w:tr w:rsidR="009B0DFF" w:rsidRPr="00FB74A7" w14:paraId="1E947927" w14:textId="77777777" w:rsidTr="00090B35">
        <w:trPr>
          <w:trHeight w:val="553"/>
        </w:trPr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5BB7A7D2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rPr>
                <w:rFonts w:eastAsiaTheme="minorEastAsia"/>
              </w:rPr>
              <w:t>Patient SES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2FAE157B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447AE2A1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39551740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1069C726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4509A890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t>N.S.</w:t>
            </w:r>
          </w:p>
        </w:tc>
      </w:tr>
      <w:tr w:rsidR="009B0DFF" w:rsidRPr="00FB74A7" w14:paraId="082CE2DE" w14:textId="77777777" w:rsidTr="00090B35">
        <w:trPr>
          <w:trHeight w:val="526"/>
        </w:trPr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40F882AB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rPr>
                <w:rFonts w:eastAsiaTheme="minorEastAsia"/>
              </w:rPr>
              <w:t>Parent SES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18B9A820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rPr>
                <w:rFonts w:eastAsiaTheme="minorEastAsia"/>
                <w:lang w:val="nb-NO"/>
              </w:rPr>
              <w:t xml:space="preserve">t </w:t>
            </w:r>
            <w:proofErr w:type="gramStart"/>
            <w:r w:rsidRPr="00FB74A7">
              <w:rPr>
                <w:rFonts w:eastAsiaTheme="minorEastAsia"/>
                <w:lang w:val="nb-NO"/>
              </w:rPr>
              <w:t>=  3.30</w:t>
            </w:r>
            <w:proofErr w:type="gramEnd"/>
            <w:r w:rsidRPr="00FB74A7">
              <w:rPr>
                <w:rFonts w:eastAsiaTheme="minorEastAsia"/>
                <w:lang w:val="nb-NO"/>
              </w:rPr>
              <w:t>;</w:t>
            </w:r>
          </w:p>
          <w:p w14:paraId="25738A79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rPr>
                <w:rFonts w:eastAsiaTheme="minorEastAsia"/>
                <w:lang w:val="nb-NO"/>
              </w:rPr>
              <w:t>P=0.001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5C941C4C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390E6F5E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79D3483B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3986EC88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t>N.S.</w:t>
            </w:r>
          </w:p>
        </w:tc>
      </w:tr>
      <w:tr w:rsidR="009B0DFF" w:rsidRPr="00FB74A7" w14:paraId="5BC52B7D" w14:textId="77777777" w:rsidTr="00090B35">
        <w:trPr>
          <w:trHeight w:val="553"/>
        </w:trPr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3D0820BC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rPr>
                <w:rFonts w:eastAsiaTheme="minorEastAsia"/>
              </w:rPr>
              <w:t>Age onset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7BDCAE13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rPr>
                <w:rFonts w:eastAsiaTheme="minorEastAsia"/>
                <w:lang w:val="de-DE"/>
              </w:rPr>
              <w:t xml:space="preserve"> </w:t>
            </w:r>
            <w:r w:rsidRPr="00FB74A7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5C0F10AD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48FFADC4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13BA07C8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62C93362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t>N.S.</w:t>
            </w:r>
          </w:p>
        </w:tc>
      </w:tr>
      <w:tr w:rsidR="009B0DFF" w:rsidRPr="00FB74A7" w14:paraId="5BC83EEA" w14:textId="77777777" w:rsidTr="00090B35">
        <w:trPr>
          <w:trHeight w:val="553"/>
        </w:trPr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36224209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rPr>
                <w:rFonts w:eastAsiaTheme="minorEastAsia"/>
              </w:rPr>
              <w:t>Substance use Frequency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5B4C3520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159EEF02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0D43E62A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00E182D9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66656B0A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t>N.S.</w:t>
            </w:r>
          </w:p>
        </w:tc>
      </w:tr>
      <w:tr w:rsidR="009B0DFF" w:rsidRPr="00FB74A7" w14:paraId="59875642" w14:textId="77777777" w:rsidTr="00090B35">
        <w:trPr>
          <w:trHeight w:val="553"/>
        </w:trPr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2C228BF9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rPr>
                <w:rFonts w:eastAsiaTheme="minorEastAsia"/>
              </w:rPr>
              <w:t>BPRS-18 items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446097B0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48A818AC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rPr>
                <w:rFonts w:eastAsiaTheme="minorEastAsia"/>
                <w:lang w:val="de-DE"/>
              </w:rPr>
              <w:t>t = -2.85;</w:t>
            </w:r>
          </w:p>
          <w:p w14:paraId="73C7613D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rPr>
                <w:rFonts w:eastAsiaTheme="minorEastAsia"/>
                <w:lang w:val="de-DE"/>
              </w:rPr>
              <w:t>P=0.005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42EA4A6F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3136661B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0EF7F539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t>N.S.</w:t>
            </w:r>
          </w:p>
        </w:tc>
      </w:tr>
      <w:tr w:rsidR="009B0DFF" w:rsidRPr="00FB74A7" w14:paraId="4A2A5EF8" w14:textId="77777777" w:rsidTr="00090B35">
        <w:trPr>
          <w:trHeight w:val="553"/>
        </w:trPr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380517EA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rPr>
                <w:rFonts w:eastAsiaTheme="minorEastAsia"/>
              </w:rPr>
              <w:t>HRSM-24 items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3673421A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7EBBADF7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010DEAB9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0DF276C7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29C37348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t>N.S.</w:t>
            </w:r>
          </w:p>
        </w:tc>
      </w:tr>
      <w:tr w:rsidR="009B0DFF" w:rsidRPr="00FB74A7" w14:paraId="696899B6" w14:textId="77777777" w:rsidTr="00090B35">
        <w:trPr>
          <w:trHeight w:val="827"/>
        </w:trPr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568A2F10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rPr>
                <w:rFonts w:eastAsiaTheme="minorEastAsia"/>
              </w:rPr>
              <w:t xml:space="preserve">WCST-perseverative errors 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0E3C6E9A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3F6BD21A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26680637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7FC32C7D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7D8EC6AB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t>N.S.</w:t>
            </w:r>
          </w:p>
        </w:tc>
      </w:tr>
      <w:tr w:rsidR="009B0DFF" w:rsidRPr="00FB74A7" w14:paraId="5197725D" w14:textId="77777777" w:rsidTr="00090B35">
        <w:trPr>
          <w:trHeight w:val="526"/>
        </w:trPr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6CDDC43D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rPr>
                <w:rFonts w:eastAsiaTheme="minorEastAsia"/>
              </w:rPr>
              <w:t>PMAS-CHILD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12BE524C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2A67E415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6EA5D57D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6AFC10C6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631C5937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t>N.S.</w:t>
            </w:r>
          </w:p>
        </w:tc>
      </w:tr>
      <w:tr w:rsidR="009B0DFF" w:rsidRPr="00FB74A7" w14:paraId="0378E4F2" w14:textId="77777777" w:rsidTr="00090B35">
        <w:trPr>
          <w:trHeight w:val="526"/>
        </w:trPr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3A0B3C64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rPr>
                <w:rFonts w:eastAsiaTheme="minorEastAsia"/>
              </w:rPr>
              <w:t>PMAS-TOTAL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5C18A3AA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384B9AB5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477AE573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50C1427F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2120D42F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t>N.S.</w:t>
            </w:r>
          </w:p>
        </w:tc>
      </w:tr>
      <w:tr w:rsidR="009B0DFF" w:rsidRPr="00FB74A7" w14:paraId="577CB1AD" w14:textId="77777777" w:rsidTr="00090B35">
        <w:trPr>
          <w:trHeight w:val="827"/>
        </w:trPr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4FF3D189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rPr>
                <w:rFonts w:eastAsiaTheme="minorEastAsia"/>
              </w:rPr>
              <w:t>Duration of Prodromal (</w:t>
            </w:r>
            <w:proofErr w:type="spellStart"/>
            <w:r w:rsidRPr="00FB74A7">
              <w:rPr>
                <w:rFonts w:eastAsiaTheme="minorEastAsia"/>
              </w:rPr>
              <w:t>wk</w:t>
            </w:r>
            <w:proofErr w:type="spellEnd"/>
            <w:r w:rsidRPr="00FB74A7">
              <w:rPr>
                <w:rFonts w:eastAsiaTheme="minorEastAsia"/>
              </w:rPr>
              <w:t>)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57BA4265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1F91FD6D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3EB4052E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1B379399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3E261EE9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t>N.S.</w:t>
            </w:r>
          </w:p>
        </w:tc>
      </w:tr>
      <w:tr w:rsidR="009B0DFF" w:rsidRPr="00FB74A7" w14:paraId="7757D203" w14:textId="77777777" w:rsidTr="00090B35">
        <w:trPr>
          <w:trHeight w:val="526"/>
        </w:trPr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65B91C4D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rPr>
                <w:rFonts w:eastAsiaTheme="minorEastAsia"/>
              </w:rPr>
              <w:t>CLUSTER-A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097FA9BE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019F837E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5F84255B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t>t = -2.22;</w:t>
            </w:r>
          </w:p>
          <w:p w14:paraId="6B99F0D2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t>P=0.03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0BB888A6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415F128F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t>N.S.</w:t>
            </w:r>
          </w:p>
        </w:tc>
      </w:tr>
      <w:tr w:rsidR="009B0DFF" w:rsidRPr="00FB74A7" w14:paraId="2D1AB9E5" w14:textId="77777777" w:rsidTr="00090B35">
        <w:trPr>
          <w:trHeight w:val="553"/>
        </w:trPr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7F20A3AA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rPr>
                <w:rFonts w:eastAsiaTheme="minorEastAsia"/>
              </w:rPr>
              <w:t>CLUSTER-B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2233A439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322FF51A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74DAAA7A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03CB07D4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1EF80D16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t>N.S.</w:t>
            </w:r>
          </w:p>
        </w:tc>
      </w:tr>
      <w:tr w:rsidR="009B0DFF" w:rsidRPr="00FB74A7" w14:paraId="38333F32" w14:textId="77777777" w:rsidTr="00090B35">
        <w:trPr>
          <w:trHeight w:val="526"/>
        </w:trPr>
        <w:tc>
          <w:tcPr>
            <w:tcW w:w="146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755A42CE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rPr>
                <w:rFonts w:eastAsiaTheme="minorEastAsia"/>
              </w:rPr>
              <w:lastRenderedPageBreak/>
              <w:t>CLUSTER-C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22C1D704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016289CD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3C4D2CAE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t>t = -2.89;</w:t>
            </w:r>
          </w:p>
          <w:p w14:paraId="77B7D352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t>P=0.008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6232DA5C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t>N.S.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4" w:type="dxa"/>
              <w:left w:w="4" w:type="dxa"/>
              <w:bottom w:w="0" w:type="dxa"/>
              <w:right w:w="4" w:type="dxa"/>
            </w:tcMar>
            <w:hideMark/>
          </w:tcPr>
          <w:p w14:paraId="53EFF913" w14:textId="77777777" w:rsidR="009B0DFF" w:rsidRPr="00FB74A7" w:rsidRDefault="009B0DFF" w:rsidP="00090B35">
            <w:pPr>
              <w:rPr>
                <w:rFonts w:eastAsiaTheme="minorEastAsia"/>
              </w:rPr>
            </w:pPr>
            <w:r w:rsidRPr="00FB74A7">
              <w:t>N.S.</w:t>
            </w:r>
          </w:p>
        </w:tc>
      </w:tr>
    </w:tbl>
    <w:p w14:paraId="45E771EE" w14:textId="77777777" w:rsidR="009B0DFF" w:rsidRPr="00DD7C06" w:rsidRDefault="009B0DFF" w:rsidP="00F672AD">
      <w:pPr>
        <w:spacing w:line="480" w:lineRule="auto"/>
        <w:rPr>
          <w:rFonts w:ascii="Arial" w:eastAsia="Times New Roman" w:hAnsi="Arial" w:cs="Arial"/>
          <w:color w:val="252525"/>
          <w:shd w:val="clear" w:color="auto" w:fill="FFFFFF"/>
        </w:rPr>
      </w:pPr>
      <w:bookmarkStart w:id="0" w:name="_GoBack"/>
      <w:bookmarkEnd w:id="0"/>
    </w:p>
    <w:p w14:paraId="0B3D0E39" w14:textId="3E43AA34" w:rsidR="003772F4" w:rsidRPr="00DD7C06" w:rsidRDefault="00DD7C06" w:rsidP="00F672AD">
      <w:pPr>
        <w:spacing w:line="480" w:lineRule="auto"/>
        <w:rPr>
          <w:rFonts w:ascii="Arial" w:hAnsi="Arial" w:cs="Arial"/>
        </w:rPr>
      </w:pPr>
      <w:r w:rsidRPr="00DD7C06">
        <w:rPr>
          <w:rFonts w:ascii="Arial" w:hAnsi="Arial" w:cs="Arial"/>
        </w:rPr>
        <w:t xml:space="preserve">Reference: </w:t>
      </w:r>
    </w:p>
    <w:p w14:paraId="7F68A612" w14:textId="77777777" w:rsidR="003D198F" w:rsidRPr="00DD7C06" w:rsidRDefault="003D198F" w:rsidP="00F672AD">
      <w:pPr>
        <w:spacing w:line="480" w:lineRule="auto"/>
        <w:rPr>
          <w:rFonts w:ascii="Arial" w:hAnsi="Arial" w:cs="Arial"/>
        </w:rPr>
      </w:pPr>
    </w:p>
    <w:p w14:paraId="69D34CD6" w14:textId="77777777" w:rsidR="003D198F" w:rsidRPr="00DD7C06" w:rsidRDefault="003D198F" w:rsidP="00F672AD">
      <w:pPr>
        <w:spacing w:line="480" w:lineRule="auto"/>
        <w:rPr>
          <w:rFonts w:ascii="Arial" w:hAnsi="Arial" w:cs="Arial"/>
        </w:rPr>
      </w:pPr>
    </w:p>
    <w:p w14:paraId="0723C9FB" w14:textId="77777777" w:rsidR="00C03869" w:rsidRPr="00DD7C06" w:rsidRDefault="003D198F" w:rsidP="00F672AD">
      <w:pPr>
        <w:pStyle w:val="EndNoteBibliography"/>
        <w:spacing w:line="480" w:lineRule="auto"/>
        <w:ind w:left="720" w:hanging="720"/>
        <w:rPr>
          <w:rFonts w:ascii="Arial" w:hAnsi="Arial" w:cs="Arial"/>
          <w:noProof/>
        </w:rPr>
      </w:pPr>
      <w:r w:rsidRPr="00DD7C06">
        <w:rPr>
          <w:rFonts w:ascii="Arial" w:hAnsi="Arial" w:cs="Arial"/>
        </w:rPr>
        <w:fldChar w:fldCharType="begin"/>
      </w:r>
      <w:r w:rsidRPr="00DD7C06">
        <w:rPr>
          <w:rFonts w:ascii="Arial" w:hAnsi="Arial" w:cs="Arial"/>
        </w:rPr>
        <w:instrText xml:space="preserve"> ADDIN EN.REFLIST </w:instrText>
      </w:r>
      <w:r w:rsidRPr="00DD7C06">
        <w:rPr>
          <w:rFonts w:ascii="Arial" w:hAnsi="Arial" w:cs="Arial"/>
        </w:rPr>
        <w:fldChar w:fldCharType="separate"/>
      </w:r>
      <w:r w:rsidR="00C03869" w:rsidRPr="00DD7C06">
        <w:rPr>
          <w:rFonts w:ascii="Arial" w:hAnsi="Arial" w:cs="Arial"/>
          <w:noProof/>
        </w:rPr>
        <w:t xml:space="preserve">KAUFMAN, L. &amp; ROUSSEEUW, P. J. 1987. Clustering by means of Medoids. </w:t>
      </w:r>
      <w:r w:rsidR="00C03869" w:rsidRPr="00DD7C06">
        <w:rPr>
          <w:rFonts w:ascii="Arial" w:hAnsi="Arial" w:cs="Arial"/>
          <w:i/>
          <w:noProof/>
        </w:rPr>
        <w:t>In:</w:t>
      </w:r>
      <w:r w:rsidR="00C03869" w:rsidRPr="00DD7C06">
        <w:rPr>
          <w:rFonts w:ascii="Arial" w:hAnsi="Arial" w:cs="Arial"/>
          <w:noProof/>
        </w:rPr>
        <w:t xml:space="preserve"> DODGE, Y. (ed.) </w:t>
      </w:r>
      <w:r w:rsidR="00C03869" w:rsidRPr="00DD7C06">
        <w:rPr>
          <w:rFonts w:ascii="Arial" w:hAnsi="Arial" w:cs="Arial"/>
          <w:i/>
          <w:noProof/>
        </w:rPr>
        <w:t>Statistical Data Analysis Based on the L1-Norm and Related Methods.</w:t>
      </w:r>
      <w:r w:rsidR="00C03869" w:rsidRPr="00DD7C06">
        <w:rPr>
          <w:rFonts w:ascii="Arial" w:hAnsi="Arial" w:cs="Arial"/>
          <w:noProof/>
        </w:rPr>
        <w:t xml:space="preserve"> North-Holland: Birkhäuser.</w:t>
      </w:r>
    </w:p>
    <w:p w14:paraId="28D5DC51" w14:textId="592D47C1" w:rsidR="00F176FB" w:rsidRPr="00DD7C06" w:rsidRDefault="003D198F" w:rsidP="00F672AD">
      <w:pPr>
        <w:spacing w:line="480" w:lineRule="auto"/>
        <w:rPr>
          <w:rFonts w:ascii="Arial" w:hAnsi="Arial" w:cs="Arial"/>
        </w:rPr>
      </w:pPr>
      <w:r w:rsidRPr="00DD7C06">
        <w:rPr>
          <w:rFonts w:ascii="Arial" w:hAnsi="Arial" w:cs="Arial"/>
        </w:rPr>
        <w:fldChar w:fldCharType="end"/>
      </w:r>
    </w:p>
    <w:sectPr w:rsidR="00F176FB" w:rsidRPr="00DD7C0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41011AD"/>
    <w:multiLevelType w:val="hybridMultilevel"/>
    <w:tmpl w:val="8FDA3066"/>
    <w:lvl w:ilvl="0" w:tplc="8FF8A7B0">
      <w:start w:val="1"/>
      <w:numFmt w:val="lowerRoman"/>
      <w:lvlText w:val="%1)"/>
      <w:lvlJc w:val="left"/>
      <w:pPr>
        <w:ind w:left="720" w:hanging="720"/>
      </w:pPr>
      <w:rPr>
        <w:rFonts w:ascii="Arial" w:hAnsi="Arial" w:cs="Arial" w:hint="default"/>
        <w:b/>
        <w:i/>
        <w:color w:val="000000"/>
        <w:sz w:val="20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5vwr2wwat2rd1eszwaxw9ro5025xvfervse&quot;&gt;My EndNote7 Library2015 Copy&lt;record-ids&gt;&lt;item&gt;2958&lt;/item&gt;&lt;/record-ids&gt;&lt;/item&gt;&lt;/Libraries&gt;"/>
  </w:docVars>
  <w:rsids>
    <w:rsidRoot w:val="004B6425"/>
    <w:rsid w:val="000162A1"/>
    <w:rsid w:val="00022615"/>
    <w:rsid w:val="000613B8"/>
    <w:rsid w:val="000B79E0"/>
    <w:rsid w:val="000C0C56"/>
    <w:rsid w:val="000C0DAC"/>
    <w:rsid w:val="000D5F7F"/>
    <w:rsid w:val="000E29DA"/>
    <w:rsid w:val="00135706"/>
    <w:rsid w:val="00140D79"/>
    <w:rsid w:val="00154712"/>
    <w:rsid w:val="0017141F"/>
    <w:rsid w:val="001B735F"/>
    <w:rsid w:val="00226E05"/>
    <w:rsid w:val="002503EC"/>
    <w:rsid w:val="002B6E0B"/>
    <w:rsid w:val="00323DD8"/>
    <w:rsid w:val="0036317C"/>
    <w:rsid w:val="003772F4"/>
    <w:rsid w:val="00383E81"/>
    <w:rsid w:val="003922F2"/>
    <w:rsid w:val="003C2983"/>
    <w:rsid w:val="003D198F"/>
    <w:rsid w:val="003F3FEF"/>
    <w:rsid w:val="00464308"/>
    <w:rsid w:val="004B6425"/>
    <w:rsid w:val="004C0392"/>
    <w:rsid w:val="004D162D"/>
    <w:rsid w:val="004E1F26"/>
    <w:rsid w:val="00515E08"/>
    <w:rsid w:val="00580BE6"/>
    <w:rsid w:val="005C1939"/>
    <w:rsid w:val="00607FCF"/>
    <w:rsid w:val="00622D15"/>
    <w:rsid w:val="00684879"/>
    <w:rsid w:val="006B57BB"/>
    <w:rsid w:val="00715229"/>
    <w:rsid w:val="00740AF6"/>
    <w:rsid w:val="00751336"/>
    <w:rsid w:val="00755B1D"/>
    <w:rsid w:val="007608F7"/>
    <w:rsid w:val="00777740"/>
    <w:rsid w:val="00787973"/>
    <w:rsid w:val="0087578E"/>
    <w:rsid w:val="00880A47"/>
    <w:rsid w:val="008A78DB"/>
    <w:rsid w:val="008B2EC1"/>
    <w:rsid w:val="00911E88"/>
    <w:rsid w:val="00914BE6"/>
    <w:rsid w:val="00947BC4"/>
    <w:rsid w:val="00967750"/>
    <w:rsid w:val="00981DC6"/>
    <w:rsid w:val="009A3831"/>
    <w:rsid w:val="009B0DFF"/>
    <w:rsid w:val="009B6E91"/>
    <w:rsid w:val="009C58A2"/>
    <w:rsid w:val="009D7680"/>
    <w:rsid w:val="009F374E"/>
    <w:rsid w:val="00A6002C"/>
    <w:rsid w:val="00A9767A"/>
    <w:rsid w:val="00AB4F0C"/>
    <w:rsid w:val="00AD49C0"/>
    <w:rsid w:val="00AF3E33"/>
    <w:rsid w:val="00AF4541"/>
    <w:rsid w:val="00B125F2"/>
    <w:rsid w:val="00B160C1"/>
    <w:rsid w:val="00B271B4"/>
    <w:rsid w:val="00B660ED"/>
    <w:rsid w:val="00B838A4"/>
    <w:rsid w:val="00BA070D"/>
    <w:rsid w:val="00C00506"/>
    <w:rsid w:val="00C03869"/>
    <w:rsid w:val="00C043DE"/>
    <w:rsid w:val="00C716F0"/>
    <w:rsid w:val="00C72534"/>
    <w:rsid w:val="00C72ADD"/>
    <w:rsid w:val="00C7680B"/>
    <w:rsid w:val="00CF0A76"/>
    <w:rsid w:val="00DC1078"/>
    <w:rsid w:val="00DD7C06"/>
    <w:rsid w:val="00E10928"/>
    <w:rsid w:val="00E11D7C"/>
    <w:rsid w:val="00E30C16"/>
    <w:rsid w:val="00E55C15"/>
    <w:rsid w:val="00EB26FC"/>
    <w:rsid w:val="00EC00B2"/>
    <w:rsid w:val="00F176FB"/>
    <w:rsid w:val="00F21CCD"/>
    <w:rsid w:val="00F614BC"/>
    <w:rsid w:val="00F625A1"/>
    <w:rsid w:val="00F672AD"/>
    <w:rsid w:val="00F72A70"/>
    <w:rsid w:val="00F745E8"/>
    <w:rsid w:val="00FF520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7BD4B556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4B642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B6425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C043DE"/>
    <w:pPr>
      <w:ind w:left="720"/>
      <w:contextualSpacing/>
    </w:pPr>
  </w:style>
  <w:style w:type="paragraph" w:styleId="NormalWeb">
    <w:name w:val="Normal (Web)"/>
    <w:basedOn w:val="Normal"/>
    <w:uiPriority w:val="99"/>
    <w:unhideWhenUsed/>
    <w:rsid w:val="00A6002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NoSpacing">
    <w:name w:val="No Spacing"/>
    <w:uiPriority w:val="1"/>
    <w:qFormat/>
    <w:rsid w:val="00622D15"/>
    <w:pPr>
      <w:spacing w:after="0" w:line="240" w:lineRule="auto"/>
    </w:pPr>
  </w:style>
  <w:style w:type="table" w:styleId="LightShading-Accent5">
    <w:name w:val="Light Shading Accent 5"/>
    <w:basedOn w:val="TableNormal"/>
    <w:uiPriority w:val="60"/>
    <w:rsid w:val="00622D15"/>
    <w:pPr>
      <w:spacing w:after="0" w:line="240" w:lineRule="auto"/>
    </w:pPr>
    <w:rPr>
      <w:color w:val="31849B" w:themeColor="accent5" w:themeShade="BF"/>
    </w:rPr>
    <w:tblPr>
      <w:tblStyleRowBandSize w:val="1"/>
      <w:tblStyleColBandSize w:val="1"/>
      <w:tblBorders>
        <w:top w:val="single" w:sz="8" w:space="0" w:color="4BACC6" w:themeColor="accent5"/>
        <w:bottom w:val="single" w:sz="8" w:space="0" w:color="4BACC6" w:themeColor="accent5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 w:themeColor="accent5"/>
          <w:left w:val="nil"/>
          <w:bottom w:val="single" w:sz="8" w:space="0" w:color="4BACC6" w:themeColor="accent5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 w:themeColor="accent5"/>
          <w:left w:val="nil"/>
          <w:bottom w:val="single" w:sz="8" w:space="0" w:color="4BACC6" w:themeColor="accent5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</w:style>
  <w:style w:type="table" w:styleId="LightShading-Accent1">
    <w:name w:val="Light Shading Accent 1"/>
    <w:basedOn w:val="TableNormal"/>
    <w:uiPriority w:val="60"/>
    <w:rsid w:val="00622D15"/>
    <w:pPr>
      <w:spacing w:after="0" w:line="240" w:lineRule="auto"/>
    </w:pPr>
    <w:rPr>
      <w:color w:val="365F91" w:themeColor="accent1" w:themeShade="BF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paragraph" w:customStyle="1" w:styleId="EndNoteBibliographyTitle">
    <w:name w:val="EndNote Bibliography Title"/>
    <w:basedOn w:val="Normal"/>
    <w:rsid w:val="003D198F"/>
    <w:pPr>
      <w:spacing w:after="0"/>
      <w:jc w:val="center"/>
    </w:pPr>
    <w:rPr>
      <w:rFonts w:ascii="Calibri" w:hAnsi="Calibri"/>
    </w:rPr>
  </w:style>
  <w:style w:type="paragraph" w:customStyle="1" w:styleId="EndNoteBibliography">
    <w:name w:val="EndNote Bibliography"/>
    <w:basedOn w:val="Normal"/>
    <w:rsid w:val="003D198F"/>
    <w:pPr>
      <w:spacing w:line="240" w:lineRule="auto"/>
    </w:pPr>
    <w:rPr>
      <w:rFonts w:ascii="Calibri" w:hAnsi="Calibr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0593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058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99523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15430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18574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emf"/><Relationship Id="rId5" Type="http://schemas.openxmlformats.org/officeDocument/2006/relationships/image" Target="media/image1.emf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8</Pages>
  <Words>915</Words>
  <Characters>5219</Characters>
  <Application>Microsoft Office Word</Application>
  <DocSecurity>0</DocSecurity>
  <Lines>43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MS</Company>
  <LinksUpToDate>false</LinksUpToDate>
  <CharactersWithSpaces>612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MH</dc:creator>
  <cp:lastModifiedBy>Hall, Mei</cp:lastModifiedBy>
  <cp:revision>2</cp:revision>
  <cp:lastPrinted>2015-12-15T00:42:00Z</cp:lastPrinted>
  <dcterms:created xsi:type="dcterms:W3CDTF">2019-01-02T23:59:00Z</dcterms:created>
  <dcterms:modified xsi:type="dcterms:W3CDTF">2019-01-02T23:59:00Z</dcterms:modified>
</cp:coreProperties>
</file>